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0495B" w14:textId="3654231D" w:rsidR="004D1A14" w:rsidRDefault="004D1A14" w:rsidP="004D1A14">
      <w:pPr>
        <w:pStyle w:val="Heading1"/>
      </w:pPr>
      <w:r>
        <w:t xml:space="preserve">Appendix </w:t>
      </w:r>
      <w:r w:rsidR="002546CA">
        <w:t xml:space="preserve">3 </w:t>
      </w:r>
      <w:r>
        <w:t xml:space="preserve">– Coding </w:t>
      </w:r>
      <w:r w:rsidR="002546CA">
        <w:t>and Analysis Approach</w:t>
      </w:r>
    </w:p>
    <w:p w14:paraId="3540684D" w14:textId="2C4487FD" w:rsidR="00541B20" w:rsidRDefault="00541B20" w:rsidP="004D1A14">
      <w:r>
        <w:t>All coding was carried out by the first and second authors, who followed the following proces</w:t>
      </w:r>
      <w:r w:rsidR="0006006A">
        <w:t>s over a nine-month period, comprising at least 200</w:t>
      </w:r>
      <w:r w:rsidR="008A02DF">
        <w:t xml:space="preserve"> </w:t>
      </w:r>
      <w:r w:rsidR="0006006A">
        <w:t>person</w:t>
      </w:r>
      <w:r w:rsidR="008A02DF">
        <w:t>-</w:t>
      </w:r>
      <w:r w:rsidR="0006006A">
        <w:t>hours</w:t>
      </w:r>
      <w:r>
        <w:t>:</w:t>
      </w:r>
    </w:p>
    <w:p w14:paraId="16770A23" w14:textId="2942F241" w:rsidR="00157947" w:rsidRDefault="00157947" w:rsidP="00AC6FCF">
      <w:pPr>
        <w:pStyle w:val="ListParagraph"/>
        <w:numPr>
          <w:ilvl w:val="0"/>
          <w:numId w:val="2"/>
        </w:numPr>
      </w:pPr>
      <w:r>
        <w:t xml:space="preserve">EXTRACTION </w:t>
      </w:r>
      <w:r w:rsidR="00FB0BF2">
        <w:t xml:space="preserve">AND ANALYSIS </w:t>
      </w:r>
      <w:r>
        <w:t xml:space="preserve">OF SEMI-QUANTITATIVE DATA: Identifying </w:t>
      </w:r>
      <w:r w:rsidR="002366FA">
        <w:t>closed question (or brief) responses that might be processable quant</w:t>
      </w:r>
      <w:r w:rsidR="00D83CA0">
        <w:t>it</w:t>
      </w:r>
      <w:r w:rsidR="002366FA">
        <w:t>atively</w:t>
      </w:r>
    </w:p>
    <w:p w14:paraId="239733ED" w14:textId="70054D65" w:rsidR="00AC6FCF" w:rsidRDefault="008660F9" w:rsidP="00AC6FCF">
      <w:pPr>
        <w:pStyle w:val="ListParagraph"/>
        <w:numPr>
          <w:ilvl w:val="0"/>
          <w:numId w:val="2"/>
        </w:numPr>
      </w:pPr>
      <w:r>
        <w:t xml:space="preserve">TEXT FILE </w:t>
      </w:r>
      <w:r w:rsidR="00BB380A">
        <w:t>PROCESSING</w:t>
      </w:r>
      <w:r w:rsidR="0054519A">
        <w:t xml:space="preserve">: </w:t>
      </w:r>
      <w:r>
        <w:t>Splitting</w:t>
      </w:r>
      <w:r w:rsidR="00AB21D4">
        <w:t>,</w:t>
      </w:r>
      <w:r>
        <w:t xml:space="preserve"> organising,</w:t>
      </w:r>
      <w:r w:rsidR="00AB21D4">
        <w:t xml:space="preserve"> anonymising</w:t>
      </w:r>
      <w:r w:rsidR="00AC6FCF">
        <w:t xml:space="preserve"> and </w:t>
      </w:r>
      <w:r w:rsidR="00527415">
        <w:t xml:space="preserve">some </w:t>
      </w:r>
      <w:r w:rsidR="00AC6FCF">
        <w:t xml:space="preserve">cleaning of </w:t>
      </w:r>
      <w:r w:rsidR="005B6B66">
        <w:t xml:space="preserve">auto-transcribed </w:t>
      </w:r>
      <w:r w:rsidR="00527415">
        <w:t xml:space="preserve">and time-coded </w:t>
      </w:r>
      <w:r w:rsidR="00AC6FCF">
        <w:t xml:space="preserve">text files. </w:t>
      </w:r>
    </w:p>
    <w:p w14:paraId="0EFB222B" w14:textId="54BABCDB" w:rsidR="00F6341A" w:rsidRDefault="0054519A" w:rsidP="0072554F">
      <w:pPr>
        <w:pStyle w:val="ListParagraph"/>
        <w:numPr>
          <w:ilvl w:val="0"/>
          <w:numId w:val="2"/>
        </w:numPr>
      </w:pPr>
      <w:r>
        <w:t>CATEGORISATION</w:t>
      </w:r>
      <w:r w:rsidR="00157947">
        <w:t xml:space="preserve"> INTO CSVs</w:t>
      </w:r>
      <w:r>
        <w:t xml:space="preserve">: </w:t>
      </w:r>
      <w:r w:rsidR="00282C3C">
        <w:t xml:space="preserve">Categorised </w:t>
      </w:r>
      <w:r w:rsidR="005B14B5">
        <w:t>extraction</w:t>
      </w:r>
      <w:r w:rsidR="00527415">
        <w:t xml:space="preserve"> of timecoded text sections</w:t>
      </w:r>
      <w:r w:rsidR="00282C3C">
        <w:t xml:space="preserve"> </w:t>
      </w:r>
      <w:r w:rsidR="00F6341A">
        <w:t>from</w:t>
      </w:r>
      <w:r w:rsidR="00282C3C">
        <w:t xml:space="preserve"> text</w:t>
      </w:r>
      <w:r w:rsidR="005B14B5">
        <w:t xml:space="preserve"> files into </w:t>
      </w:r>
      <w:r w:rsidR="00527415">
        <w:t>cells of</w:t>
      </w:r>
      <w:r w:rsidR="005B14B5">
        <w:t xml:space="preserve"> 6-topic spreadsheet</w:t>
      </w:r>
      <w:r w:rsidR="00157947">
        <w:t>, then g</w:t>
      </w:r>
      <w:r w:rsidR="00F6341A">
        <w:t xml:space="preserve">eneration of CSV files for importing into </w:t>
      </w:r>
      <w:proofErr w:type="spellStart"/>
      <w:r w:rsidR="00F6341A">
        <w:t>Quirkos</w:t>
      </w:r>
      <w:proofErr w:type="spellEnd"/>
      <w:r w:rsidR="00F6341A">
        <w:t xml:space="preserve"> Cloud</w:t>
      </w:r>
      <w:r w:rsidR="006C023D">
        <w:t xml:space="preserve"> [3]</w:t>
      </w:r>
    </w:p>
    <w:p w14:paraId="65C267B3" w14:textId="2925C315" w:rsidR="00F847B9" w:rsidRDefault="0054519A" w:rsidP="00AC6FCF">
      <w:pPr>
        <w:pStyle w:val="ListParagraph"/>
        <w:numPr>
          <w:ilvl w:val="0"/>
          <w:numId w:val="2"/>
        </w:numPr>
      </w:pPr>
      <w:r>
        <w:t xml:space="preserve">INDUCTIVE CODING: </w:t>
      </w:r>
      <w:r w:rsidR="000D20F1">
        <w:t xml:space="preserve">Importing of CSVs into </w:t>
      </w:r>
      <w:proofErr w:type="spellStart"/>
      <w:r w:rsidR="000D20F1">
        <w:t>Quirkos</w:t>
      </w:r>
      <w:proofErr w:type="spellEnd"/>
      <w:r w:rsidR="000D20F1">
        <w:t xml:space="preserve"> Cloud and labelling by </w:t>
      </w:r>
      <w:r w:rsidR="006D192D">
        <w:t xml:space="preserve">Participant, Company, and </w:t>
      </w:r>
      <w:r w:rsidR="000D20F1">
        <w:t>Topic.</w:t>
      </w:r>
      <w:r w:rsidR="006D192D">
        <w:t xml:space="preserve"> </w:t>
      </w:r>
      <w:r w:rsidR="00BE5B97">
        <w:t>Inductive coding of source texts, ensuring good coverage per topic and per participant.</w:t>
      </w:r>
    </w:p>
    <w:p w14:paraId="36665F26" w14:textId="0B7C0DCA" w:rsidR="00BE5B97" w:rsidRDefault="0054519A" w:rsidP="00AC6FCF">
      <w:pPr>
        <w:pStyle w:val="ListParagraph"/>
        <w:numPr>
          <w:ilvl w:val="0"/>
          <w:numId w:val="2"/>
        </w:numPr>
      </w:pPr>
      <w:r>
        <w:t xml:space="preserve">REDUCTIVE CYCLES: </w:t>
      </w:r>
      <w:r w:rsidR="009B0732">
        <w:t xml:space="preserve">Reductive cycles of merging, </w:t>
      </w:r>
      <w:proofErr w:type="gramStart"/>
      <w:r w:rsidR="009B0732">
        <w:t>renaming</w:t>
      </w:r>
      <w:proofErr w:type="gramEnd"/>
      <w:r w:rsidR="009B0732">
        <w:t xml:space="preserve"> and reorganising the codes hierarchy</w:t>
      </w:r>
      <w:r w:rsidR="00381986">
        <w:t xml:space="preserve">, resulting in </w:t>
      </w:r>
      <w:r w:rsidR="00033E41">
        <w:t>10</w:t>
      </w:r>
      <w:r>
        <w:t xml:space="preserve"> top-level codes with hierarchies of coded texts underneath them</w:t>
      </w:r>
      <w:r w:rsidR="009B0732">
        <w:t>.</w:t>
      </w:r>
    </w:p>
    <w:p w14:paraId="64C384AC" w14:textId="20505A96" w:rsidR="009B0732" w:rsidRDefault="0054519A" w:rsidP="00AC6FCF">
      <w:pPr>
        <w:pStyle w:val="ListParagraph"/>
        <w:numPr>
          <w:ilvl w:val="0"/>
          <w:numId w:val="2"/>
        </w:numPr>
      </w:pPr>
      <w:r>
        <w:t>THEME IDENTIFICATION</w:t>
      </w:r>
      <w:r w:rsidR="00736EBB">
        <w:t xml:space="preserve"> &amp; QUOTE EXTRACTION</w:t>
      </w:r>
      <w:r>
        <w:t xml:space="preserve">: </w:t>
      </w:r>
      <w:r w:rsidR="00340654">
        <w:t>Construction of</w:t>
      </w:r>
      <w:r w:rsidR="00381986">
        <w:t xml:space="preserve"> 3</w:t>
      </w:r>
      <w:r w:rsidR="00340654">
        <w:t xml:space="preserve"> </w:t>
      </w:r>
      <w:r w:rsidR="00E37B5B">
        <w:t>paper</w:t>
      </w:r>
      <w:r w:rsidR="00F34D21">
        <w:t xml:space="preserve">-focussed </w:t>
      </w:r>
      <w:r w:rsidR="00381986">
        <w:t xml:space="preserve">themes </w:t>
      </w:r>
      <w:r w:rsidR="006C023D">
        <w:t xml:space="preserve">using </w:t>
      </w:r>
      <w:proofErr w:type="spellStart"/>
      <w:r w:rsidR="006C023D">
        <w:t>Workflowy</w:t>
      </w:r>
      <w:proofErr w:type="spellEnd"/>
      <w:r w:rsidR="006C023D">
        <w:t xml:space="preserve"> [4] </w:t>
      </w:r>
      <w:r w:rsidR="00381986">
        <w:t>and quote gathering using the organised codes hierarchy</w:t>
      </w:r>
    </w:p>
    <w:p w14:paraId="288D6B9A" w14:textId="4821B5A2" w:rsidR="0054519A" w:rsidRDefault="0054519A" w:rsidP="004D1A14">
      <w:r>
        <w:t>Some additional detail on the stages:</w:t>
      </w:r>
    </w:p>
    <w:p w14:paraId="4BEE1712" w14:textId="59D370A8" w:rsidR="002366FA" w:rsidRDefault="002366FA" w:rsidP="002366FA">
      <w:pPr>
        <w:pStyle w:val="Heading2"/>
      </w:pPr>
      <w:r>
        <w:t>1. Semi-Quantitative Data Extraction</w:t>
      </w:r>
      <w:r w:rsidR="00FB0BF2">
        <w:t xml:space="preserve"> &amp; Analysis</w:t>
      </w:r>
    </w:p>
    <w:p w14:paraId="35D6F759" w14:textId="2F55F108" w:rsidR="002366FA" w:rsidRDefault="002366FA" w:rsidP="002366FA">
      <w:r>
        <w:t xml:space="preserve">Prior to beginning coding the data, responses to some key closed questions </w:t>
      </w:r>
      <w:r w:rsidR="00C077BF">
        <w:t xml:space="preserve">from the transcripts </w:t>
      </w:r>
      <w:r>
        <w:t xml:space="preserve">were combined with </w:t>
      </w:r>
      <w:r w:rsidR="00C077BF">
        <w:t xml:space="preserve">field </w:t>
      </w:r>
      <w:r>
        <w:t>notes</w:t>
      </w:r>
      <w:r w:rsidR="000525D2">
        <w:t xml:space="preserve">, </w:t>
      </w:r>
      <w:r w:rsidR="00DE1635">
        <w:t xml:space="preserve">response emails from companies forwarded by participants, sketches and tables from Interview 1/2, data from the interview 2/3 spreadsheet cells, and other data collected, </w:t>
      </w:r>
      <w:r>
        <w:t>and used to populate a spreadsheet that featured summaries of those responses. For example, where participants had been asked to outline their hopes for the outcomes of their GDPR data requests, these responses were recorded on the spreadsheet to be used as a resource for summarising participant hopes in a manner that could be easily quantified</w:t>
      </w:r>
      <w:r w:rsidR="00C077BF">
        <w:t xml:space="preserve"> and </w:t>
      </w:r>
      <w:proofErr w:type="gramStart"/>
      <w:r w:rsidR="00C077BF">
        <w:t>referred back</w:t>
      </w:r>
      <w:proofErr w:type="gramEnd"/>
      <w:r w:rsidR="00C077BF">
        <w:t xml:space="preserve"> to</w:t>
      </w:r>
      <w:r>
        <w:t>.</w:t>
      </w:r>
      <w:r w:rsidR="00C077BF">
        <w:t xml:space="preserve"> In some </w:t>
      </w:r>
      <w:proofErr w:type="gramStart"/>
      <w:r w:rsidR="00C077BF">
        <w:t>cases</w:t>
      </w:r>
      <w:proofErr w:type="gramEnd"/>
      <w:r w:rsidR="00C077BF">
        <w:t xml:space="preserve"> this data was analysed within the spreadsheet to produce insights</w:t>
      </w:r>
      <w:r w:rsidR="000525D2">
        <w:t>, graphs and percentages.</w:t>
      </w:r>
      <w:r>
        <w:t xml:space="preserve"> Such data was later used to support and illustrate findings from the coding process. This spreadsheet also included important information relating to each participant’s GDPR process experience, such as the timeliness and completeness of their data returns, which could serve as a reference point when analysing the transcripts.</w:t>
      </w:r>
    </w:p>
    <w:p w14:paraId="129701AF" w14:textId="28F99A66" w:rsidR="002366FA" w:rsidRDefault="002366FA" w:rsidP="002366FA">
      <w:r>
        <w:br w:type="page"/>
      </w:r>
    </w:p>
    <w:p w14:paraId="0F292851" w14:textId="1F5634EB" w:rsidR="004A10C4" w:rsidRDefault="00D20107" w:rsidP="002366FA">
      <w:r>
        <w:lastRenderedPageBreak/>
        <w:t xml:space="preserve">The semi-quantitative data areas captured </w:t>
      </w:r>
      <w:r w:rsidR="009C3D68">
        <w:t xml:space="preserve">or derived from captured data </w:t>
      </w:r>
      <w:r>
        <w:t>were:</w:t>
      </w:r>
    </w:p>
    <w:p w14:paraId="5EA38D6B" w14:textId="5DBBB19F" w:rsidR="00D20107" w:rsidRDefault="00681C13" w:rsidP="000525D2">
      <w:pPr>
        <w:pStyle w:val="ListParagraph"/>
        <w:numPr>
          <w:ilvl w:val="0"/>
          <w:numId w:val="3"/>
        </w:numPr>
      </w:pPr>
      <w:r>
        <w:t>Company Response Timelines</w:t>
      </w:r>
    </w:p>
    <w:p w14:paraId="22F32ED3" w14:textId="1CC3B092" w:rsidR="00681C13" w:rsidRDefault="00681C13" w:rsidP="000525D2">
      <w:pPr>
        <w:pStyle w:val="ListParagraph"/>
        <w:numPr>
          <w:ilvl w:val="0"/>
          <w:numId w:val="3"/>
        </w:numPr>
      </w:pPr>
      <w:r>
        <w:t>Power Scores</w:t>
      </w:r>
    </w:p>
    <w:p w14:paraId="7C0BD645" w14:textId="6C57576C" w:rsidR="00681C13" w:rsidRDefault="00681C13" w:rsidP="000525D2">
      <w:pPr>
        <w:pStyle w:val="ListParagraph"/>
        <w:numPr>
          <w:ilvl w:val="0"/>
          <w:numId w:val="3"/>
        </w:numPr>
      </w:pPr>
      <w:r>
        <w:t>Trust Scores</w:t>
      </w:r>
    </w:p>
    <w:p w14:paraId="3C0D58A1" w14:textId="756B8745" w:rsidR="00681C13" w:rsidRDefault="00681C13" w:rsidP="000525D2">
      <w:pPr>
        <w:pStyle w:val="ListParagraph"/>
        <w:numPr>
          <w:ilvl w:val="0"/>
          <w:numId w:val="3"/>
        </w:numPr>
      </w:pPr>
      <w:r>
        <w:t>Hopes, Goals and Imagined Uses</w:t>
      </w:r>
    </w:p>
    <w:p w14:paraId="37C4751B" w14:textId="763B316F" w:rsidR="00681C13" w:rsidRDefault="00681C13" w:rsidP="000525D2">
      <w:pPr>
        <w:pStyle w:val="ListParagraph"/>
        <w:numPr>
          <w:ilvl w:val="0"/>
          <w:numId w:val="3"/>
        </w:numPr>
      </w:pPr>
      <w:r>
        <w:t>Term Definitions</w:t>
      </w:r>
    </w:p>
    <w:p w14:paraId="6668096B" w14:textId="77777777" w:rsidR="00F72F8D" w:rsidRDefault="00F72F8D" w:rsidP="000525D2">
      <w:pPr>
        <w:pStyle w:val="ListParagraph"/>
        <w:numPr>
          <w:ilvl w:val="0"/>
          <w:numId w:val="3"/>
        </w:numPr>
      </w:pPr>
      <w:r>
        <w:t>For each participant + target company + data type (+ subtype in some cases):</w:t>
      </w:r>
    </w:p>
    <w:p w14:paraId="719D1F87" w14:textId="09E13F0E" w:rsidR="00681C13" w:rsidRDefault="00A029ED" w:rsidP="000525D2">
      <w:pPr>
        <w:pStyle w:val="ListParagraph"/>
        <w:numPr>
          <w:ilvl w:val="1"/>
          <w:numId w:val="3"/>
        </w:numPr>
      </w:pPr>
      <w:r>
        <w:t xml:space="preserve">Provided or </w:t>
      </w:r>
      <w:proofErr w:type="gramStart"/>
      <w:r>
        <w:t>Not</w:t>
      </w:r>
      <w:proofErr w:type="gramEnd"/>
      <w:r>
        <w:t>?</w:t>
      </w:r>
    </w:p>
    <w:p w14:paraId="33C94D5C" w14:textId="523A40A2" w:rsidR="00A029ED" w:rsidRDefault="00F72F8D" w:rsidP="000525D2">
      <w:pPr>
        <w:pStyle w:val="ListParagraph"/>
        <w:numPr>
          <w:ilvl w:val="1"/>
          <w:numId w:val="3"/>
        </w:numPr>
      </w:pPr>
      <w:r>
        <w:t>Perceived Value</w:t>
      </w:r>
    </w:p>
    <w:p w14:paraId="230830A5" w14:textId="0815E6CE" w:rsidR="009C3D68" w:rsidRDefault="0084287A" w:rsidP="000525D2">
      <w:pPr>
        <w:pStyle w:val="ListParagraph"/>
        <w:numPr>
          <w:ilvl w:val="1"/>
          <w:numId w:val="3"/>
        </w:numPr>
      </w:pPr>
      <w:r>
        <w:t>Completeness</w:t>
      </w:r>
    </w:p>
    <w:p w14:paraId="0CFD8CBE" w14:textId="79EA9822" w:rsidR="0084287A" w:rsidRDefault="0084287A" w:rsidP="000525D2">
      <w:pPr>
        <w:pStyle w:val="ListParagraph"/>
        <w:numPr>
          <w:ilvl w:val="1"/>
          <w:numId w:val="3"/>
        </w:numPr>
      </w:pPr>
      <w:r>
        <w:t>Understandability</w:t>
      </w:r>
    </w:p>
    <w:p w14:paraId="730D3092" w14:textId="6114A57E" w:rsidR="0084287A" w:rsidRDefault="0084287A" w:rsidP="000525D2">
      <w:pPr>
        <w:pStyle w:val="ListParagraph"/>
        <w:numPr>
          <w:ilvl w:val="1"/>
          <w:numId w:val="3"/>
        </w:numPr>
      </w:pPr>
      <w:r>
        <w:t>Accuracy</w:t>
      </w:r>
    </w:p>
    <w:p w14:paraId="42507CB6" w14:textId="6A7CD298" w:rsidR="0084287A" w:rsidRDefault="0084287A" w:rsidP="000525D2">
      <w:pPr>
        <w:pStyle w:val="ListParagraph"/>
        <w:numPr>
          <w:ilvl w:val="1"/>
          <w:numId w:val="3"/>
        </w:numPr>
      </w:pPr>
      <w:r>
        <w:t>Usability</w:t>
      </w:r>
    </w:p>
    <w:p w14:paraId="334A609A" w14:textId="64FF75D6" w:rsidR="0084287A" w:rsidRDefault="0084287A" w:rsidP="000525D2">
      <w:pPr>
        <w:pStyle w:val="ListParagraph"/>
        <w:numPr>
          <w:ilvl w:val="1"/>
          <w:numId w:val="3"/>
        </w:numPr>
      </w:pPr>
      <w:r>
        <w:t>Usefulness</w:t>
      </w:r>
    </w:p>
    <w:p w14:paraId="30FBF257" w14:textId="5FA3DAA8" w:rsidR="00E429F7" w:rsidRDefault="00E429F7" w:rsidP="000525D2">
      <w:pPr>
        <w:pStyle w:val="ListParagraph"/>
        <w:numPr>
          <w:ilvl w:val="1"/>
          <w:numId w:val="3"/>
        </w:numPr>
      </w:pPr>
      <w:r>
        <w:t>Meaningfulness</w:t>
      </w:r>
    </w:p>
    <w:p w14:paraId="53F043DF" w14:textId="2F3225FF" w:rsidR="00E429F7" w:rsidRDefault="00E429F7" w:rsidP="000525D2">
      <w:pPr>
        <w:pStyle w:val="ListParagraph"/>
        <w:numPr>
          <w:ilvl w:val="0"/>
          <w:numId w:val="3"/>
        </w:numPr>
      </w:pPr>
      <w:r>
        <w:t>Fe</w:t>
      </w:r>
      <w:r w:rsidR="0039449E">
        <w:t>elings about data (general, and company-specific)</w:t>
      </w:r>
    </w:p>
    <w:p w14:paraId="401512FC" w14:textId="55B4C5B9" w:rsidR="0039449E" w:rsidRDefault="0039449E" w:rsidP="000525D2">
      <w:pPr>
        <w:pStyle w:val="ListParagraph"/>
        <w:numPr>
          <w:ilvl w:val="0"/>
          <w:numId w:val="3"/>
        </w:numPr>
      </w:pPr>
      <w:r>
        <w:t>General questions (general, and company-specific)</w:t>
      </w:r>
    </w:p>
    <w:p w14:paraId="6596F183" w14:textId="12B9807E" w:rsidR="009C3D68" w:rsidRDefault="009C3D68" w:rsidP="000525D2">
      <w:pPr>
        <w:pStyle w:val="ListParagraph"/>
        <w:numPr>
          <w:ilvl w:val="0"/>
          <w:numId w:val="3"/>
        </w:numPr>
      </w:pPr>
      <w:r>
        <w:t>Best and Worst Companies (</w:t>
      </w:r>
      <w:proofErr w:type="gramStart"/>
      <w:r>
        <w:t>taking into account</w:t>
      </w:r>
      <w:proofErr w:type="gramEnd"/>
      <w:r>
        <w:t xml:space="preserve"> provided, completeness, understandability, accuracy, usability, usefulness</w:t>
      </w:r>
      <w:r w:rsidR="0084287A">
        <w:t>)</w:t>
      </w:r>
    </w:p>
    <w:p w14:paraId="2C8A2D06" w14:textId="24F95F36" w:rsidR="002366FA" w:rsidRDefault="00FB0BF2" w:rsidP="00BB380A">
      <w:pPr>
        <w:pStyle w:val="ListParagraph"/>
        <w:numPr>
          <w:ilvl w:val="0"/>
          <w:numId w:val="3"/>
        </w:numPr>
      </w:pPr>
      <w:r>
        <w:t>Sankey analysis of participant journeys</w:t>
      </w:r>
    </w:p>
    <w:p w14:paraId="0C9B5C89" w14:textId="5C81F978" w:rsidR="0054519A" w:rsidRDefault="002366FA" w:rsidP="00BB380A">
      <w:pPr>
        <w:pStyle w:val="Heading2"/>
      </w:pPr>
      <w:r>
        <w:t>2</w:t>
      </w:r>
      <w:r w:rsidR="0054519A">
        <w:t>.</w:t>
      </w:r>
      <w:r w:rsidR="00131E92">
        <w:t xml:space="preserve"> </w:t>
      </w:r>
      <w:r w:rsidR="00BB380A">
        <w:t>Text File Processing (Splitting &amp; Recombination)</w:t>
      </w:r>
    </w:p>
    <w:p w14:paraId="769739DD" w14:textId="0471F6BE" w:rsidR="00E6416E" w:rsidRDefault="00DE1635" w:rsidP="004D4D95">
      <w:r>
        <w:t xml:space="preserve">The researchers then moved on to prepare for the fully qualitative analysis. </w:t>
      </w:r>
      <w:r w:rsidR="00541B20">
        <w:t xml:space="preserve">All interview audio was </w:t>
      </w:r>
      <w:proofErr w:type="gramStart"/>
      <w:r w:rsidR="00541B20">
        <w:t>auto-transcribed</w:t>
      </w:r>
      <w:proofErr w:type="gramEnd"/>
      <w:r w:rsidR="00541B20">
        <w:t xml:space="preserve"> </w:t>
      </w:r>
      <w:r w:rsidR="00710AFB">
        <w:t xml:space="preserve">using Zoom </w:t>
      </w:r>
      <w:r w:rsidR="00FC0051">
        <w:t>and</w:t>
      </w:r>
      <w:r w:rsidR="00710AFB">
        <w:t xml:space="preserve"> Google Recorder, </w:t>
      </w:r>
      <w:r w:rsidR="00541B20">
        <w:t xml:space="preserve">and then </w:t>
      </w:r>
      <w:r w:rsidR="00FC0051">
        <w:t xml:space="preserve">the generated text files were </w:t>
      </w:r>
      <w:r w:rsidR="00541B20">
        <w:t xml:space="preserve">cleaned. </w:t>
      </w:r>
      <w:r w:rsidR="000C2D9D">
        <w:t>Cleaning consisted of</w:t>
      </w:r>
      <w:r w:rsidR="00714E16">
        <w:t xml:space="preserve"> listening to sections of audio where transcription seemed inaccurate and correcting the transcripts. Due to the volume of data this </w:t>
      </w:r>
      <w:r w:rsidR="00CD6F99">
        <w:t xml:space="preserve">cleaning </w:t>
      </w:r>
      <w:r w:rsidR="00714E16">
        <w:t xml:space="preserve">was not done for all texts, only </w:t>
      </w:r>
      <w:r w:rsidR="00CD6F99">
        <w:t xml:space="preserve">where </w:t>
      </w:r>
      <w:r w:rsidR="00E6416E">
        <w:t xml:space="preserve">ambiguity or typos meant it was </w:t>
      </w:r>
      <w:r w:rsidR="00CD6F99">
        <w:t>needed for accurate coding and for quotes. Some anonymisation of source texts was also carried out</w:t>
      </w:r>
      <w:r w:rsidR="00E6416E">
        <w:t xml:space="preserve"> at this stage and later, with a particular focus on quotes included in the paper. </w:t>
      </w:r>
      <w:r w:rsidR="00233D8C">
        <w:t>The r</w:t>
      </w:r>
      <w:r w:rsidR="00541B20">
        <w:t>esearchers used this data preparation stage as an initial means of (re)familiarising with the dataset.</w:t>
      </w:r>
      <w:r w:rsidR="00E6416E">
        <w:t xml:space="preserve"> </w:t>
      </w:r>
      <w:r w:rsidR="00BB380A">
        <w:t>With reference to the structured interview schedules, t</w:t>
      </w:r>
      <w:r w:rsidR="00E6416E">
        <w:t xml:space="preserve">he initial </w:t>
      </w:r>
      <w:r w:rsidR="00EA23E3">
        <w:t>33 text</w:t>
      </w:r>
      <w:r w:rsidR="00BB380A">
        <w:t xml:space="preserve"> transcripts were split up by participant, company and topic using the labelling scheme outlined in “Text File Labelling Strategy” below.</w:t>
      </w:r>
      <w:r w:rsidR="0005072A">
        <w:br/>
        <w:t xml:space="preserve">At the end of this process, </w:t>
      </w:r>
      <w:r w:rsidR="00FC0051">
        <w:t>roughly</w:t>
      </w:r>
      <w:r w:rsidR="0005072A">
        <w:t xml:space="preserve"> 1</w:t>
      </w:r>
      <w:r w:rsidR="00FC0051">
        <w:t>0</w:t>
      </w:r>
      <w:r w:rsidR="0005072A">
        <w:t xml:space="preserve">0 ‘pieces’ </w:t>
      </w:r>
      <w:r w:rsidR="00FC0051">
        <w:t>had been</w:t>
      </w:r>
      <w:r w:rsidR="0005072A">
        <w:t xml:space="preserve"> identified for each participant (slightly more for P11 whose interview</w:t>
      </w:r>
      <w:r w:rsidR="008E1DBE">
        <w:t xml:space="preserve"> 1 covered a broader scope</w:t>
      </w:r>
      <w:r w:rsidR="0005072A">
        <w:t xml:space="preserve"> and </w:t>
      </w:r>
      <w:r w:rsidR="008E1DBE">
        <w:t xml:space="preserve">considerably </w:t>
      </w:r>
      <w:r w:rsidR="0005072A">
        <w:t>less for P9</w:t>
      </w:r>
      <w:r w:rsidR="008E1DBE">
        <w:t xml:space="preserve"> who only did interview 1</w:t>
      </w:r>
      <w:r w:rsidR="0005072A">
        <w:t>)</w:t>
      </w:r>
      <w:r w:rsidR="008E1DBE">
        <w:t>.</w:t>
      </w:r>
    </w:p>
    <w:p w14:paraId="0CFBC2B9" w14:textId="62E4F82D" w:rsidR="00157947" w:rsidRDefault="00DE1635" w:rsidP="00BB380A">
      <w:pPr>
        <w:pStyle w:val="Heading2"/>
      </w:pPr>
      <w:r>
        <w:t>3</w:t>
      </w:r>
      <w:r w:rsidR="00081BE1">
        <w:t>. Categorisation into CSVs</w:t>
      </w:r>
    </w:p>
    <w:p w14:paraId="73CFA9FE" w14:textId="6B8934A3" w:rsidR="00E6416E" w:rsidRDefault="004D4D95" w:rsidP="004D1A14">
      <w:r>
        <w:t xml:space="preserve">The pieces from stage 1 were then recombined, across all participants, into </w:t>
      </w:r>
      <w:r w:rsidR="0075519F">
        <w:t>2</w:t>
      </w:r>
      <w:r w:rsidR="00786D94">
        <w:t>3</w:t>
      </w:r>
      <w:r w:rsidR="0075519F">
        <w:t>3 source files. These 2</w:t>
      </w:r>
      <w:r w:rsidR="00786D94">
        <w:t>3</w:t>
      </w:r>
      <w:r w:rsidR="0075519F">
        <w:t xml:space="preserve">3 source files were then further grouped into </w:t>
      </w:r>
      <w:r>
        <w:t xml:space="preserve">6 topics areas. (The aim </w:t>
      </w:r>
      <w:r w:rsidR="003960E7">
        <w:t xml:space="preserve">of the analysis </w:t>
      </w:r>
      <w:r>
        <w:t xml:space="preserve">was to </w:t>
      </w:r>
      <w:r w:rsidR="003960E7">
        <w:t>identify common opinions and ideas around different topics, not to explore individual participant journeys end-to-end). The six topic areas were:</w:t>
      </w:r>
    </w:p>
    <w:p w14:paraId="79FDE8FA" w14:textId="23B442F5" w:rsidR="003960E7" w:rsidRDefault="003960E7" w:rsidP="003960E7">
      <w:pPr>
        <w:pStyle w:val="ListParagraph"/>
        <w:numPr>
          <w:ilvl w:val="0"/>
          <w:numId w:val="8"/>
        </w:numPr>
      </w:pPr>
      <w:r>
        <w:t>POWER – discussions and scoring around the power of data holding companies</w:t>
      </w:r>
    </w:p>
    <w:p w14:paraId="2D66D07A" w14:textId="4D6B0771" w:rsidR="003960E7" w:rsidRDefault="003960E7" w:rsidP="003960E7">
      <w:pPr>
        <w:pStyle w:val="ListParagraph"/>
        <w:numPr>
          <w:ilvl w:val="0"/>
          <w:numId w:val="8"/>
        </w:numPr>
      </w:pPr>
      <w:r>
        <w:t>TRUST – discussions and scoring around participants’ subjective trust in data holding companies</w:t>
      </w:r>
    </w:p>
    <w:p w14:paraId="651B1810" w14:textId="73DCD33A" w:rsidR="003960E7" w:rsidRDefault="003960E7" w:rsidP="003960E7">
      <w:pPr>
        <w:pStyle w:val="ListParagraph"/>
        <w:numPr>
          <w:ilvl w:val="0"/>
          <w:numId w:val="8"/>
        </w:numPr>
      </w:pPr>
      <w:r>
        <w:t xml:space="preserve">LIFE – life sketching and annotation discussions, and ‘digital life’ </w:t>
      </w:r>
      <w:r w:rsidR="0005060A">
        <w:t>questioning</w:t>
      </w:r>
    </w:p>
    <w:p w14:paraId="137EF42F" w14:textId="704BD33A" w:rsidR="0005060A" w:rsidRDefault="0005060A" w:rsidP="003960E7">
      <w:pPr>
        <w:pStyle w:val="ListParagraph"/>
        <w:numPr>
          <w:ilvl w:val="0"/>
          <w:numId w:val="8"/>
        </w:numPr>
      </w:pPr>
      <w:r>
        <w:t>HOPES &amp; USES – discussions around motivations, expectations, goals</w:t>
      </w:r>
      <w:r w:rsidR="00A6389E">
        <w:t xml:space="preserve"> and </w:t>
      </w:r>
      <w:r>
        <w:t>hopes</w:t>
      </w:r>
      <w:r w:rsidR="00A6389E">
        <w:t xml:space="preserve">, and </w:t>
      </w:r>
      <w:r w:rsidR="000B226C">
        <w:t>imagined uses of data</w:t>
      </w:r>
    </w:p>
    <w:p w14:paraId="562C2D10" w14:textId="65878C7C" w:rsidR="00137C45" w:rsidRDefault="00137C45" w:rsidP="00137C45">
      <w:pPr>
        <w:pStyle w:val="ListParagraph"/>
        <w:numPr>
          <w:ilvl w:val="0"/>
          <w:numId w:val="8"/>
        </w:numPr>
      </w:pPr>
      <w:r>
        <w:lastRenderedPageBreak/>
        <w:t>COMPANY-SPECIFIC – (repeated once per target company per participant) – all discussions around the data return from a particular company</w:t>
      </w:r>
    </w:p>
    <w:p w14:paraId="4933DBE2" w14:textId="4A12C9D8" w:rsidR="00D54F57" w:rsidRDefault="00137C45" w:rsidP="00D54F57">
      <w:pPr>
        <w:pStyle w:val="ListParagraph"/>
        <w:numPr>
          <w:ilvl w:val="0"/>
          <w:numId w:val="8"/>
        </w:numPr>
      </w:pPr>
      <w:r>
        <w:t>GENERAL</w:t>
      </w:r>
      <w:r w:rsidR="00D54F57">
        <w:t xml:space="preserve"> – all non-company specific discussions not captured elsewhere</w:t>
      </w:r>
    </w:p>
    <w:p w14:paraId="07D4007C" w14:textId="44463EAB" w:rsidR="00157947" w:rsidRDefault="00905E27" w:rsidP="00D54F57">
      <w:r>
        <w:t>This produced</w:t>
      </w:r>
      <w:r w:rsidR="005F4511">
        <w:t xml:space="preserve"> too many files for </w:t>
      </w:r>
      <w:r w:rsidR="00797FB3">
        <w:t>import</w:t>
      </w:r>
      <w:r>
        <w:t xml:space="preserve"> in</w:t>
      </w:r>
      <w:r w:rsidR="005F4511">
        <w:t>to</w:t>
      </w:r>
      <w:r>
        <w:t xml:space="preserve"> </w:t>
      </w:r>
      <w:proofErr w:type="spellStart"/>
      <w:r>
        <w:t>Quirkos</w:t>
      </w:r>
      <w:proofErr w:type="spellEnd"/>
      <w:r>
        <w:t xml:space="preserve"> Cloud, so o</w:t>
      </w:r>
      <w:r w:rsidR="008D2733">
        <w:t>nce organised by topic, these six groups of files were</w:t>
      </w:r>
      <w:r>
        <w:t xml:space="preserve"> further</w:t>
      </w:r>
      <w:r w:rsidR="008D2733">
        <w:t xml:space="preserve"> combined into </w:t>
      </w:r>
      <w:r>
        <w:t xml:space="preserve">11 </w:t>
      </w:r>
      <w:r w:rsidR="008D2733">
        <w:t>General</w:t>
      </w:r>
      <w:r>
        <w:t xml:space="preserve"> files and 46</w:t>
      </w:r>
      <w:r w:rsidR="00157947">
        <w:t xml:space="preserve"> </w:t>
      </w:r>
      <w:r w:rsidR="008D2733">
        <w:t xml:space="preserve">Company-Specific, files </w:t>
      </w:r>
      <w:r w:rsidR="00157947">
        <w:t>(with LIFE and GENERAL going into the General files and everything else going into Company-Specific). This gave 57 organised CSV files ready for use in the first coding phase.</w:t>
      </w:r>
    </w:p>
    <w:p w14:paraId="051D497B" w14:textId="77777777" w:rsidR="006D192D" w:rsidRDefault="00023CB9" w:rsidP="00157947">
      <w:pPr>
        <w:pStyle w:val="Heading2"/>
      </w:pPr>
      <w:r>
        <w:t xml:space="preserve"> </w:t>
      </w:r>
      <w:r w:rsidR="00081BE1">
        <w:t>4</w:t>
      </w:r>
      <w:r w:rsidR="00157947">
        <w:t>.</w:t>
      </w:r>
      <w:r w:rsidR="00081BE1">
        <w:t xml:space="preserve"> </w:t>
      </w:r>
      <w:r w:rsidR="000D20F1">
        <w:t>I</w:t>
      </w:r>
      <w:r w:rsidR="006D192D">
        <w:t>nductive Coding</w:t>
      </w:r>
    </w:p>
    <w:p w14:paraId="6F0E40D6" w14:textId="303460B2" w:rsidR="00F2404F" w:rsidRDefault="0034441A" w:rsidP="004D1A14">
      <w:proofErr w:type="gramStart"/>
      <w:r>
        <w:t>The majority of</w:t>
      </w:r>
      <w:proofErr w:type="gramEnd"/>
      <w:r>
        <w:t xml:space="preserve"> the analysis took place with the use of </w:t>
      </w:r>
      <w:proofErr w:type="spellStart"/>
      <w:r>
        <w:t>Quirkos</w:t>
      </w:r>
      <w:proofErr w:type="spellEnd"/>
      <w:r>
        <w:t xml:space="preserve"> Cloud</w:t>
      </w:r>
      <w:r w:rsidR="006C023D">
        <w:t xml:space="preserve"> [3]</w:t>
      </w:r>
      <w:r>
        <w:t>, a c</w:t>
      </w:r>
      <w:r w:rsidRPr="0034441A">
        <w:t>omputer-assisted qualitative data analysis</w:t>
      </w:r>
      <w:r w:rsidR="003B730D">
        <w:t xml:space="preserve"> </w:t>
      </w:r>
      <w:r w:rsidRPr="0034441A">
        <w:t>software</w:t>
      </w:r>
      <w:r w:rsidR="003B730D">
        <w:t xml:space="preserve"> (CAQDAS)</w:t>
      </w:r>
      <w:r w:rsidR="003B730D" w:rsidRPr="0034441A">
        <w:t xml:space="preserve"> </w:t>
      </w:r>
      <w:r>
        <w:t>package that allows for collaborative analysis</w:t>
      </w:r>
      <w:r w:rsidR="00081BE1">
        <w:t xml:space="preserve"> by more than one researcher</w:t>
      </w:r>
      <w:r>
        <w:t xml:space="preserve">. </w:t>
      </w:r>
      <w:r w:rsidR="001F6C77">
        <w:t xml:space="preserve">The 57 files from stage 3 were imported into </w:t>
      </w:r>
      <w:proofErr w:type="spellStart"/>
      <w:r w:rsidR="001F6C77">
        <w:t>Quirkos</w:t>
      </w:r>
      <w:proofErr w:type="spellEnd"/>
      <w:r w:rsidR="001F6C77">
        <w:t xml:space="preserve"> Cloud, with each having a unique number. The sources in </w:t>
      </w:r>
      <w:proofErr w:type="spellStart"/>
      <w:r w:rsidR="001F6C77">
        <w:t>Quirkos</w:t>
      </w:r>
      <w:proofErr w:type="spellEnd"/>
      <w:r w:rsidR="001F6C77">
        <w:t xml:space="preserve"> were labelled by Participant, Company and Topic for easy search and retrieval. A</w:t>
      </w:r>
      <w:r w:rsidR="007365D0">
        <w:t xml:space="preserve">uthors 1 and 2 </w:t>
      </w:r>
      <w:r w:rsidR="001F6C77">
        <w:t xml:space="preserve">then collaboratively </w:t>
      </w:r>
      <w:r w:rsidR="007365D0">
        <w:t>code</w:t>
      </w:r>
      <w:r w:rsidR="001F6C77">
        <w:t>d</w:t>
      </w:r>
      <w:r w:rsidR="007365D0">
        <w:t xml:space="preserve"> sections of </w:t>
      </w:r>
      <w:r w:rsidR="005463C6">
        <w:t>the interview transcripts</w:t>
      </w:r>
      <w:r w:rsidR="007365D0">
        <w:t xml:space="preserve"> </w:t>
      </w:r>
      <w:r w:rsidR="001F6C77">
        <w:t>to</w:t>
      </w:r>
      <w:r w:rsidR="003B730D">
        <w:t xml:space="preserve"> </w:t>
      </w:r>
      <w:r w:rsidR="00AD434B">
        <w:t>develop and ensure</w:t>
      </w:r>
      <w:r w:rsidR="003B730D">
        <w:t xml:space="preserve"> a consistent approach</w:t>
      </w:r>
      <w:r w:rsidR="001F6C77">
        <w:t xml:space="preserve">, based on established techniques </w:t>
      </w:r>
      <w:r w:rsidR="001F6C77">
        <w:fldChar w:fldCharType="begin" w:fldLock="1"/>
      </w:r>
      <w:r w:rsidR="00527CEC">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publisher":"Taylor \\&amp; Francis","title":"Using thematic analysis in psychology","type":"article-journal","volume":"3"},"uris":["http://www.mendeley.com/documents/?uuid=56007842-028a-4ce7-9ee5-338a9b1cda28"]},{"id":"ITEM-2","itemData":{"ISBN":"0803955405","abstract":"The Third Edition of Miles &amp; Huberman's classic research methods text is updated and streamlined by Johnny Saldañ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ñ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author":[{"dropping-particle":"","family":"Miles","given":"Matthew B.","non-dropping-particle":"","parse-names":false,"suffix":""},{"dropping-particle":"","family":"Huberman","given":"A. M.","non-dropping-particle":"","parse-names":false,"suffix":""},{"dropping-particle":"","family":"Saldaña","given":"Johnny.","non-dropping-particle":"","parse-names":false,"suffix":""}],"id":"ITEM-2","issued":{"date-parts":[["2014"]]},"title":"Qualitative Data Analysis: A Methods Sourcebook","type":"book"},"uris":["http://www.mendeley.com/documents/?uuid=ab6a533f-c591-4850-8cf9-f25e3ce245d2"]}],"mendeley":{"formattedCitation":"[1,2]","plainTextFormattedCitation":"[1,2]","previouslyFormattedCitation":"[1,2]"},"properties":{"noteIndex":0},"schema":"https://github.com/citation-style-language/schema/raw/master/csl-citation.json"}</w:instrText>
      </w:r>
      <w:r w:rsidR="001F6C77">
        <w:fldChar w:fldCharType="separate"/>
      </w:r>
      <w:r w:rsidR="001F6C77" w:rsidRPr="001F6C77">
        <w:rPr>
          <w:noProof/>
        </w:rPr>
        <w:t>[1,2]</w:t>
      </w:r>
      <w:r w:rsidR="001F6C77">
        <w:fldChar w:fldCharType="end"/>
      </w:r>
      <w:r w:rsidR="003B730D">
        <w:t>. Codes were identified</w:t>
      </w:r>
      <w:r w:rsidR="007365D0">
        <w:t xml:space="preserve"> inductively and not according to a fixed or predetermined set. Once </w:t>
      </w:r>
      <w:r w:rsidR="00AD434B">
        <w:t xml:space="preserve">a baseline </w:t>
      </w:r>
      <w:proofErr w:type="spellStart"/>
      <w:r w:rsidR="00AD434B">
        <w:t>codeset</w:t>
      </w:r>
      <w:proofErr w:type="spellEnd"/>
      <w:r w:rsidR="00AD434B">
        <w:t xml:space="preserve"> and strategy had been established</w:t>
      </w:r>
      <w:r w:rsidR="007365D0">
        <w:t xml:space="preserve">, they each coded sections of interviews in parallel, regularly </w:t>
      </w:r>
      <w:r w:rsidR="00AD434B">
        <w:t>regrouping</w:t>
      </w:r>
      <w:r w:rsidR="007365D0">
        <w:t xml:space="preserve"> to discuss generated codes</w:t>
      </w:r>
      <w:r w:rsidR="00AD434B">
        <w:t xml:space="preserve"> and any new questions or challenges arising</w:t>
      </w:r>
      <w:r w:rsidR="007365D0">
        <w:t>. At first, these codes were created in a</w:t>
      </w:r>
      <w:r w:rsidR="00AD434B">
        <w:t xml:space="preserve">n unstructured/flat </w:t>
      </w:r>
      <w:r w:rsidR="007365D0">
        <w:t xml:space="preserve">state </w:t>
      </w:r>
      <w:r w:rsidR="00A42DE2">
        <w:t>with only</w:t>
      </w:r>
      <w:r w:rsidR="007365D0">
        <w:t xml:space="preserve"> occasional</w:t>
      </w:r>
      <w:r w:rsidR="005463C6">
        <w:t xml:space="preserve"> </w:t>
      </w:r>
      <w:r w:rsidR="007365D0">
        <w:t>cluster</w:t>
      </w:r>
      <w:r w:rsidR="00A42DE2">
        <w:t>ing</w:t>
      </w:r>
      <w:r w:rsidR="007365D0">
        <w:t xml:space="preserve"> on the </w:t>
      </w:r>
      <w:proofErr w:type="spellStart"/>
      <w:r w:rsidR="007365D0">
        <w:t>Quirkos</w:t>
      </w:r>
      <w:proofErr w:type="spellEnd"/>
      <w:r w:rsidR="007365D0">
        <w:t xml:space="preserve"> interface. </w:t>
      </w:r>
      <w:r w:rsidR="00F2404F">
        <w:t xml:space="preserve">Due to the volume of data, not every </w:t>
      </w:r>
      <w:r w:rsidR="0026747C">
        <w:t>piece of every transcript was coded, however care was taken to ensure a representative sample of views from across the participant pool was included</w:t>
      </w:r>
      <w:r w:rsidR="00F215BA">
        <w:t>.</w:t>
      </w:r>
    </w:p>
    <w:p w14:paraId="53F301A2" w14:textId="6B63CF22" w:rsidR="00816333" w:rsidRDefault="00A041A9" w:rsidP="004D1A14">
      <w:r>
        <w:t xml:space="preserve">These were clustered into loose code-topic areas, </w:t>
      </w:r>
      <w:r w:rsidR="00F2404F">
        <w:t>a</w:t>
      </w:r>
      <w:r w:rsidR="00816333">
        <w:t>n example is shown in the following screenshot</w:t>
      </w:r>
      <w:r>
        <w:t xml:space="preserve"> taken</w:t>
      </w:r>
      <w:r w:rsidR="00B30DFB">
        <w:t xml:space="preserve"> approximately 6 weeks into coding</w:t>
      </w:r>
      <w:r w:rsidR="00816333">
        <w:t>:</w:t>
      </w:r>
    </w:p>
    <w:p w14:paraId="2BD7A4FC" w14:textId="416EFE1A" w:rsidR="00816333" w:rsidRDefault="00B3207E" w:rsidP="004D1A14">
      <w:pPr>
        <w:rPr>
          <w:ins w:id="0" w:author="Alex Bowyer (PGR)" w:date="2021-12-07T10:07:00Z"/>
        </w:rPr>
      </w:pPr>
      <w:commentRangeStart w:id="1"/>
      <w:r>
        <w:rPr>
          <w:noProof/>
        </w:rPr>
        <w:drawing>
          <wp:inline distT="0" distB="0" distL="0" distR="0" wp14:anchorId="5A16F014" wp14:editId="4211E8DF">
            <wp:extent cx="5731510" cy="3639185"/>
            <wp:effectExtent l="0" t="0" r="0" b="5715"/>
            <wp:docPr id="1"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639185"/>
                    </a:xfrm>
                    <a:prstGeom prst="rect">
                      <a:avLst/>
                    </a:prstGeom>
                  </pic:spPr>
                </pic:pic>
              </a:graphicData>
            </a:graphic>
          </wp:inline>
        </w:drawing>
      </w:r>
      <w:commentRangeEnd w:id="1"/>
      <w:r w:rsidR="007F350D">
        <w:rPr>
          <w:rStyle w:val="CommentReference"/>
        </w:rPr>
        <w:commentReference w:id="1"/>
      </w:r>
    </w:p>
    <w:p w14:paraId="0259A12F" w14:textId="10097A20" w:rsidR="002029C6" w:rsidRDefault="00F87F95" w:rsidP="009368A3">
      <w:pPr>
        <w:pStyle w:val="Quote"/>
      </w:pPr>
      <w:r>
        <w:t xml:space="preserve">Figure 7: Screenshot from </w:t>
      </w:r>
      <w:proofErr w:type="spellStart"/>
      <w:r>
        <w:t>Quirkos</w:t>
      </w:r>
      <w:proofErr w:type="spellEnd"/>
      <w:r>
        <w:t xml:space="preserve"> during coding process</w:t>
      </w:r>
    </w:p>
    <w:p w14:paraId="1D00A6F7" w14:textId="77777777" w:rsidR="00816333" w:rsidRDefault="00816333" w:rsidP="00816333">
      <w:pPr>
        <w:pStyle w:val="Heading2"/>
      </w:pPr>
      <w:r>
        <w:lastRenderedPageBreak/>
        <w:t>5. Reductive Cycles</w:t>
      </w:r>
    </w:p>
    <w:p w14:paraId="6943E253" w14:textId="5E315009" w:rsidR="003E4511" w:rsidRDefault="007365D0" w:rsidP="004D1A14">
      <w:r>
        <w:t xml:space="preserve">As more codes were identified and structures and commonalities between them were formed, existing codes were merged or absorbed into one another and grouped together in small clusters. The authors regularly met to discuss </w:t>
      </w:r>
      <w:r w:rsidR="003B730D">
        <w:t>each other’s</w:t>
      </w:r>
      <w:r>
        <w:t xml:space="preserve"> codes according to their context and occasionally amended wording</w:t>
      </w:r>
      <w:r w:rsidR="000D20F1">
        <w:t xml:space="preserve"> or merged concepts that were labelled differently but semantically equivalent</w:t>
      </w:r>
      <w:r>
        <w:t xml:space="preserve">. All codes were checked and agreed between these two authors. Over time, the codes were iteratively structured and restructured, creating top-level thematic clusters </w:t>
      </w:r>
      <w:r w:rsidR="00DB0B56">
        <w:t xml:space="preserve">around different research questions </w:t>
      </w:r>
      <w:r>
        <w:t xml:space="preserve">that held multiple layers of related codes. </w:t>
      </w:r>
      <w:r w:rsidR="005F5258">
        <w:t>These clusters were then summarised with a short sentence or paragraph of text, allowing summaries to be produced at different levels of hierarchy.</w:t>
      </w:r>
      <w:r w:rsidR="00C3657A">
        <w:t xml:space="preserve"> These summaries were kept in </w:t>
      </w:r>
      <w:r w:rsidR="00F00150">
        <w:t xml:space="preserve">the Description fields of codes in </w:t>
      </w:r>
      <w:proofErr w:type="spellStart"/>
      <w:r w:rsidR="00F00150">
        <w:t>Quirkos</w:t>
      </w:r>
      <w:proofErr w:type="spellEnd"/>
      <w:r w:rsidR="00F00150">
        <w:t xml:space="preserve"> </w:t>
      </w:r>
      <w:proofErr w:type="gramStart"/>
      <w:r w:rsidR="00F00150">
        <w:t>and also</w:t>
      </w:r>
      <w:proofErr w:type="gramEnd"/>
      <w:r w:rsidR="00F00150">
        <w:t xml:space="preserve"> in external </w:t>
      </w:r>
      <w:r w:rsidR="00816DA1">
        <w:t xml:space="preserve">structured text-based </w:t>
      </w:r>
      <w:r w:rsidR="00F00150">
        <w:t>documents.</w:t>
      </w:r>
    </w:p>
    <w:p w14:paraId="2F9D023F" w14:textId="44D87D35" w:rsidR="00CF3DD1" w:rsidRDefault="00CF3DD1" w:rsidP="004D1A14">
      <w:r>
        <w:t xml:space="preserve">These can be seen in </w:t>
      </w:r>
      <w:r w:rsidR="00D80320">
        <w:t>the following screenshot, taken 5 month</w:t>
      </w:r>
      <w:r w:rsidR="00DB0B56">
        <w:t>s</w:t>
      </w:r>
      <w:r w:rsidR="00D80320">
        <w:t xml:space="preserve"> into coding:</w:t>
      </w:r>
    </w:p>
    <w:p w14:paraId="1B190280" w14:textId="23E7C843" w:rsidR="003E4511" w:rsidRDefault="002A3E55" w:rsidP="004D1A14">
      <w:r>
        <w:rPr>
          <w:noProof/>
        </w:rPr>
        <w:drawing>
          <wp:inline distT="0" distB="0" distL="0" distR="0" wp14:anchorId="0DFA89C9" wp14:editId="70EC5671">
            <wp:extent cx="5731510" cy="3513455"/>
            <wp:effectExtent l="0" t="0" r="0" b="444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513455"/>
                    </a:xfrm>
                    <a:prstGeom prst="rect">
                      <a:avLst/>
                    </a:prstGeom>
                  </pic:spPr>
                </pic:pic>
              </a:graphicData>
            </a:graphic>
          </wp:inline>
        </w:drawing>
      </w:r>
    </w:p>
    <w:p w14:paraId="2A5BB061" w14:textId="6B8E6BEB" w:rsidR="009368A3" w:rsidRDefault="009368A3" w:rsidP="009368A3">
      <w:pPr>
        <w:pStyle w:val="Quote"/>
      </w:pPr>
      <w:r>
        <w:t xml:space="preserve">Figure 8: Screenshot from </w:t>
      </w:r>
      <w:proofErr w:type="spellStart"/>
      <w:r>
        <w:t>Quirkos</w:t>
      </w:r>
      <w:proofErr w:type="spellEnd"/>
      <w:r>
        <w:t xml:space="preserve"> at end of coding process</w:t>
      </w:r>
    </w:p>
    <w:p w14:paraId="70B064CB" w14:textId="5696B27A" w:rsidR="003E4511" w:rsidRDefault="00D80320" w:rsidP="004D1A14">
      <w:r>
        <w:t xml:space="preserve">The </w:t>
      </w:r>
      <w:r w:rsidR="003C27CC">
        <w:t xml:space="preserve">above-pictured </w:t>
      </w:r>
      <w:r>
        <w:t xml:space="preserve">structure of the coded corpus </w:t>
      </w:r>
      <w:r w:rsidR="009726F5">
        <w:t xml:space="preserve">at the end of the </w:t>
      </w:r>
      <w:proofErr w:type="spellStart"/>
      <w:r w:rsidR="009726F5">
        <w:t>Quirkos</w:t>
      </w:r>
      <w:proofErr w:type="spellEnd"/>
      <w:r w:rsidR="009726F5">
        <w:t xml:space="preserve"> Cloud phase </w:t>
      </w:r>
      <w:r>
        <w:t>was as follows:</w:t>
      </w:r>
    </w:p>
    <w:p w14:paraId="4E022AFA" w14:textId="218C337F" w:rsidR="00D80320" w:rsidRDefault="00DD778E" w:rsidP="00BE6AB2">
      <w:pPr>
        <w:pStyle w:val="ListParagraph"/>
        <w:numPr>
          <w:ilvl w:val="0"/>
          <w:numId w:val="3"/>
        </w:numPr>
      </w:pPr>
      <w:r>
        <w:t>A</w:t>
      </w:r>
      <w:r w:rsidR="00703910">
        <w:t xml:space="preserve"> (129 codes)</w:t>
      </w:r>
      <w:r>
        <w:t>: What do people/need want from their data and how do they feel about data?</w:t>
      </w:r>
    </w:p>
    <w:p w14:paraId="13C4884A" w14:textId="2D7AC911" w:rsidR="00234D1A" w:rsidRDefault="00703910" w:rsidP="00234D1A">
      <w:pPr>
        <w:pStyle w:val="ListParagraph"/>
        <w:numPr>
          <w:ilvl w:val="1"/>
          <w:numId w:val="3"/>
        </w:numPr>
      </w:pPr>
      <w:r>
        <w:t xml:space="preserve">A1 (80 codes): </w:t>
      </w:r>
      <w:r w:rsidRPr="008E7A11">
        <w:rPr>
          <w:b/>
          <w:bCs/>
        </w:rPr>
        <w:t>Understanding and Relating to Data</w:t>
      </w:r>
      <w:r>
        <w:t>: People want to understand and need to be able to relate to data</w:t>
      </w:r>
    </w:p>
    <w:p w14:paraId="66C80EA4" w14:textId="1E4C67CB" w:rsidR="00703910" w:rsidRDefault="00703910" w:rsidP="00234D1A">
      <w:pPr>
        <w:pStyle w:val="ListParagraph"/>
        <w:numPr>
          <w:ilvl w:val="1"/>
          <w:numId w:val="3"/>
        </w:numPr>
      </w:pPr>
      <w:r>
        <w:t xml:space="preserve">A2 (49 codes): </w:t>
      </w:r>
      <w:r w:rsidRPr="008E7A11">
        <w:rPr>
          <w:b/>
          <w:bCs/>
        </w:rPr>
        <w:t>Learning from and Using Data:</w:t>
      </w:r>
      <w:r>
        <w:t xml:space="preserve"> People want to learn more from and do more with their data</w:t>
      </w:r>
    </w:p>
    <w:p w14:paraId="540E4077" w14:textId="013CA310" w:rsidR="00DD778E" w:rsidRDefault="00DD778E" w:rsidP="00BE6AB2">
      <w:pPr>
        <w:pStyle w:val="ListParagraph"/>
        <w:numPr>
          <w:ilvl w:val="0"/>
          <w:numId w:val="3"/>
        </w:numPr>
      </w:pPr>
      <w:r>
        <w:t>B</w:t>
      </w:r>
      <w:r w:rsidR="00004CBF">
        <w:t xml:space="preserve"> (279 codes)</w:t>
      </w:r>
      <w:r>
        <w:t>: What do people feel about the data-centric world?</w:t>
      </w:r>
    </w:p>
    <w:p w14:paraId="6B058284" w14:textId="0C0EC230" w:rsidR="00703910" w:rsidRDefault="00703910" w:rsidP="00703910">
      <w:pPr>
        <w:pStyle w:val="ListParagraph"/>
        <w:numPr>
          <w:ilvl w:val="1"/>
          <w:numId w:val="3"/>
        </w:numPr>
      </w:pPr>
      <w:r>
        <w:t xml:space="preserve">B1 (117 codes): </w:t>
      </w:r>
      <w:r w:rsidR="008E7A11" w:rsidRPr="008E7A11">
        <w:rPr>
          <w:b/>
          <w:bCs/>
        </w:rPr>
        <w:t>People want to know about data and its handling</w:t>
      </w:r>
      <w:r w:rsidR="008E7A11">
        <w:t xml:space="preserve">: </w:t>
      </w:r>
      <w:r w:rsidR="008E7A11" w:rsidRPr="008E7A11">
        <w:t xml:space="preserve">People want to know what data exists and how it is handled, so they can understand what companies do to hold them to </w:t>
      </w:r>
      <w:proofErr w:type="gramStart"/>
      <w:r w:rsidR="008E7A11" w:rsidRPr="008E7A11">
        <w:t>account, and</w:t>
      </w:r>
      <w:proofErr w:type="gramEnd"/>
      <w:r w:rsidR="008E7A11" w:rsidRPr="008E7A11">
        <w:t xml:space="preserve"> inform their choices/trust</w:t>
      </w:r>
      <w:r w:rsidR="0072554F">
        <w:t>.</w:t>
      </w:r>
    </w:p>
    <w:p w14:paraId="082AC366" w14:textId="3F93ACE3" w:rsidR="008E7A11" w:rsidRDefault="008E7A11" w:rsidP="00703910">
      <w:pPr>
        <w:pStyle w:val="ListParagraph"/>
        <w:numPr>
          <w:ilvl w:val="1"/>
          <w:numId w:val="3"/>
        </w:numPr>
      </w:pPr>
      <w:r>
        <w:lastRenderedPageBreak/>
        <w:t>B2 (</w:t>
      </w:r>
      <w:r w:rsidR="00E30F3B">
        <w:t xml:space="preserve">162 codes): </w:t>
      </w:r>
      <w:r w:rsidR="00E30F3B" w:rsidRPr="00E30F3B">
        <w:rPr>
          <w:b/>
          <w:bCs/>
        </w:rPr>
        <w:t>The Power of Data and the Uneasy Acceptance</w:t>
      </w:r>
      <w:r w:rsidR="00E30F3B">
        <w:t xml:space="preserve">: </w:t>
      </w:r>
      <w:r w:rsidR="00004CBF" w:rsidRPr="00004CBF">
        <w:t>People accept a certain amount of data collection and use but are apprehensive and sometimes feel they have no choice, because data holding is a form of power.</w:t>
      </w:r>
    </w:p>
    <w:p w14:paraId="5C4F1527" w14:textId="644A54FE" w:rsidR="0004298E" w:rsidRDefault="0004298E" w:rsidP="00703910">
      <w:pPr>
        <w:pStyle w:val="ListParagraph"/>
        <w:numPr>
          <w:ilvl w:val="1"/>
          <w:numId w:val="3"/>
        </w:numPr>
      </w:pPr>
      <w:r>
        <w:t xml:space="preserve">B3 (112 codes): </w:t>
      </w:r>
      <w:r w:rsidRPr="0004298E">
        <w:rPr>
          <w:b/>
          <w:bCs/>
        </w:rPr>
        <w:t>Trust and Attitudes to Companies</w:t>
      </w:r>
      <w:r>
        <w:t xml:space="preserve">: </w:t>
      </w:r>
      <w:r w:rsidR="0017238C" w:rsidRPr="0017238C">
        <w:t>Trust placed in companies is influenced by both the nature and reputation of the company, as well as what data they hold and how that data is kept and handled</w:t>
      </w:r>
    </w:p>
    <w:p w14:paraId="728A4439" w14:textId="44B28A2C" w:rsidR="0017238C" w:rsidRDefault="0017238C" w:rsidP="00703910">
      <w:pPr>
        <w:pStyle w:val="ListParagraph"/>
        <w:numPr>
          <w:ilvl w:val="1"/>
          <w:numId w:val="3"/>
        </w:numPr>
      </w:pPr>
      <w:r>
        <w:t xml:space="preserve">B4 (86 codes): </w:t>
      </w:r>
      <w:r w:rsidRPr="0017238C">
        <w:rPr>
          <w:b/>
          <w:bCs/>
        </w:rPr>
        <w:t>Motivations for GDPR</w:t>
      </w:r>
      <w:r>
        <w:t xml:space="preserve">: </w:t>
      </w:r>
      <w:r w:rsidR="002951A8" w:rsidRPr="002951A8">
        <w:t xml:space="preserve">People want to make use of their data and influence how it is </w:t>
      </w:r>
      <w:r w:rsidR="00277997" w:rsidRPr="002951A8">
        <w:t>handled and</w:t>
      </w:r>
      <w:r w:rsidR="002951A8" w:rsidRPr="002951A8">
        <w:t xml:space="preserve"> see GDPR as having the potential to help them achieve this</w:t>
      </w:r>
      <w:r w:rsidR="002951A8">
        <w:t>.</w:t>
      </w:r>
    </w:p>
    <w:p w14:paraId="5583AE56" w14:textId="28CAED34" w:rsidR="00DD778E" w:rsidRDefault="00DD778E" w:rsidP="00BE6AB2">
      <w:pPr>
        <w:pStyle w:val="ListParagraph"/>
        <w:numPr>
          <w:ilvl w:val="0"/>
          <w:numId w:val="3"/>
        </w:numPr>
      </w:pPr>
      <w:r>
        <w:t>C</w:t>
      </w:r>
      <w:r w:rsidR="00004CBF">
        <w:t xml:space="preserve"> </w:t>
      </w:r>
      <w:r w:rsidR="0004298E">
        <w:t>(35 codes)</w:t>
      </w:r>
      <w:r>
        <w:t>: What do people think about GDPR?</w:t>
      </w:r>
    </w:p>
    <w:p w14:paraId="678C63D1" w14:textId="48268CB9" w:rsidR="00F2404F" w:rsidRDefault="00004CBF" w:rsidP="00F2404F">
      <w:pPr>
        <w:pStyle w:val="ListParagraph"/>
        <w:numPr>
          <w:ilvl w:val="1"/>
          <w:numId w:val="3"/>
        </w:numPr>
      </w:pPr>
      <w:r>
        <w:t>C1 (</w:t>
      </w:r>
      <w:r w:rsidR="0004298E">
        <w:t xml:space="preserve">35 codes) </w:t>
      </w:r>
      <w:r w:rsidR="0004298E" w:rsidRPr="0004298E">
        <w:rPr>
          <w:b/>
          <w:bCs/>
        </w:rPr>
        <w:t>GDPR Opinions and Expectations</w:t>
      </w:r>
      <w:r w:rsidR="0004298E">
        <w:rPr>
          <w:b/>
          <w:bCs/>
        </w:rPr>
        <w:t xml:space="preserve">: </w:t>
      </w:r>
      <w:r w:rsidR="00F2404F" w:rsidRPr="00F2404F">
        <w:t xml:space="preserve">People's expectations for GDPR are affected by their perception of the company and its perceived difficulty, </w:t>
      </w:r>
      <w:proofErr w:type="gramStart"/>
      <w:r w:rsidR="00F2404F" w:rsidRPr="00F2404F">
        <w:t>risk</w:t>
      </w:r>
      <w:proofErr w:type="gramEnd"/>
      <w:r w:rsidR="00F2404F" w:rsidRPr="00F2404F">
        <w:t xml:space="preserve"> and entanglement; people expect non-compliance</w:t>
      </w:r>
      <w:r w:rsidR="00F2404F">
        <w:t>.</w:t>
      </w:r>
    </w:p>
    <w:p w14:paraId="14F4DB90" w14:textId="7C34EB80" w:rsidR="00DD778E" w:rsidRDefault="00DD778E" w:rsidP="00BE6AB2">
      <w:pPr>
        <w:pStyle w:val="ListParagraph"/>
        <w:numPr>
          <w:ilvl w:val="0"/>
          <w:numId w:val="3"/>
        </w:numPr>
      </w:pPr>
      <w:r>
        <w:t xml:space="preserve">D: What is the </w:t>
      </w:r>
      <w:r w:rsidR="00BE6AB2">
        <w:t>experience</w:t>
      </w:r>
      <w:r>
        <w:t xml:space="preserve"> of GDPR </w:t>
      </w:r>
      <w:proofErr w:type="gramStart"/>
      <w:r>
        <w:t>as a means to</w:t>
      </w:r>
      <w:proofErr w:type="gramEnd"/>
      <w:r>
        <w:t xml:space="preserve"> gain awareness of</w:t>
      </w:r>
      <w:r w:rsidR="00234D1A">
        <w:t xml:space="preserve"> and access to usable and understandable data?</w:t>
      </w:r>
    </w:p>
    <w:p w14:paraId="0C86130B" w14:textId="2058D204" w:rsidR="00F2404F" w:rsidRDefault="00F2404F" w:rsidP="00F2404F">
      <w:pPr>
        <w:pStyle w:val="ListParagraph"/>
        <w:numPr>
          <w:ilvl w:val="1"/>
          <w:numId w:val="3"/>
        </w:numPr>
      </w:pPr>
      <w:r>
        <w:t xml:space="preserve">D1 (104 codes) </w:t>
      </w:r>
      <w:r w:rsidRPr="001218DA">
        <w:rPr>
          <w:b/>
          <w:bCs/>
        </w:rPr>
        <w:t>GDPR Non-Compliance</w:t>
      </w:r>
      <w:r w:rsidR="001218DA">
        <w:rPr>
          <w:b/>
          <w:bCs/>
        </w:rPr>
        <w:t xml:space="preserve"> and Poor Responses: </w:t>
      </w:r>
      <w:r w:rsidR="001218DA" w:rsidRPr="001218DA">
        <w:t>The data returned from GDPR is often incomplete, hard to deal with, lacking explanation, or poorly formatted</w:t>
      </w:r>
      <w:r w:rsidR="00761BD9">
        <w:t>. M</w:t>
      </w:r>
      <w:r w:rsidR="001218DA" w:rsidRPr="001218DA">
        <w:t>any companies are not complying</w:t>
      </w:r>
      <w:r w:rsidR="001218DA">
        <w:t>.</w:t>
      </w:r>
    </w:p>
    <w:p w14:paraId="4106F0E2" w14:textId="57B2F5EE" w:rsidR="00234D1A" w:rsidRDefault="00234D1A" w:rsidP="00BE6AB2">
      <w:pPr>
        <w:pStyle w:val="ListParagraph"/>
        <w:numPr>
          <w:ilvl w:val="0"/>
          <w:numId w:val="3"/>
        </w:numPr>
      </w:pPr>
      <w:r>
        <w:t xml:space="preserve">E: What is the experience of GDPR </w:t>
      </w:r>
      <w:proofErr w:type="gramStart"/>
      <w:r>
        <w:t>as a means to</w:t>
      </w:r>
      <w:proofErr w:type="gramEnd"/>
      <w:r>
        <w:t xml:space="preserve"> gain influence and achieve goals with data/What is the practical impact of GDPR?</w:t>
      </w:r>
    </w:p>
    <w:p w14:paraId="5FEF50F1" w14:textId="7B546CB4" w:rsidR="005F5258" w:rsidRDefault="005F5258" w:rsidP="005F5258">
      <w:pPr>
        <w:pStyle w:val="ListParagraph"/>
        <w:numPr>
          <w:ilvl w:val="1"/>
          <w:numId w:val="3"/>
        </w:numPr>
      </w:pPr>
      <w:r>
        <w:t xml:space="preserve">E1 (86 codes) </w:t>
      </w:r>
      <w:r w:rsidRPr="005F5258">
        <w:rPr>
          <w:b/>
          <w:bCs/>
        </w:rPr>
        <w:t>The Impacts and Ineffectiveness of GDPR</w:t>
      </w:r>
      <w:r w:rsidRPr="005F5258">
        <w:t xml:space="preserve">: People's interest in GDPR comes from curiosity to exert their rights or from specific questions about data handling or data use goals. GDPR rarely delivers upon on any of their </w:t>
      </w:r>
      <w:proofErr w:type="gramStart"/>
      <w:r w:rsidRPr="005F5258">
        <w:t>goals</w:t>
      </w:r>
      <w:proofErr w:type="gramEnd"/>
      <w:r w:rsidRPr="005F5258">
        <w:t xml:space="preserve"> but it does change people's outlook and affects the relationship with the data holder.</w:t>
      </w:r>
    </w:p>
    <w:p w14:paraId="737D3A9C" w14:textId="3AA8519C" w:rsidR="00234D1A" w:rsidRDefault="00234D1A" w:rsidP="00BE6AB2">
      <w:pPr>
        <w:pStyle w:val="ListParagraph"/>
        <w:numPr>
          <w:ilvl w:val="0"/>
          <w:numId w:val="3"/>
        </w:numPr>
      </w:pPr>
      <w:r>
        <w:t>F: How should the world change or be different?</w:t>
      </w:r>
    </w:p>
    <w:p w14:paraId="6B12BC82" w14:textId="5AC40796" w:rsidR="005F5258" w:rsidRDefault="005F5258" w:rsidP="005F5258">
      <w:pPr>
        <w:pStyle w:val="ListParagraph"/>
        <w:numPr>
          <w:ilvl w:val="1"/>
          <w:numId w:val="3"/>
        </w:numPr>
      </w:pPr>
      <w:r>
        <w:t>F1 (</w:t>
      </w:r>
      <w:r w:rsidR="0046111D">
        <w:t xml:space="preserve">12 codes) </w:t>
      </w:r>
      <w:r w:rsidR="0046111D" w:rsidRPr="00095682">
        <w:rPr>
          <w:b/>
          <w:bCs/>
        </w:rPr>
        <w:t>A more human-centric and data-transparent world</w:t>
      </w:r>
      <w:r w:rsidR="0046111D">
        <w:t xml:space="preserve">: </w:t>
      </w:r>
      <w:r w:rsidR="00095682" w:rsidRPr="00095682">
        <w:t>People want companies to provide greater transparency and data control/agency and act in a more human manner so they can trust them.</w:t>
      </w:r>
    </w:p>
    <w:p w14:paraId="19B7744E" w14:textId="45E1B4DE" w:rsidR="00234D1A" w:rsidRDefault="00234D1A" w:rsidP="00BE6AB2">
      <w:pPr>
        <w:pStyle w:val="ListParagraph"/>
        <w:numPr>
          <w:ilvl w:val="0"/>
          <w:numId w:val="3"/>
        </w:numPr>
      </w:pPr>
      <w:r>
        <w:t>G: Loose/ungrouped codes</w:t>
      </w:r>
      <w:r w:rsidR="00095682">
        <w:t xml:space="preserve"> (121 codes)</w:t>
      </w:r>
    </w:p>
    <w:p w14:paraId="693F456B" w14:textId="78702A25" w:rsidR="00234D1A" w:rsidRDefault="00095682" w:rsidP="00095682">
      <w:r>
        <w:t xml:space="preserve">Total codes = </w:t>
      </w:r>
      <w:r w:rsidR="00886A54">
        <w:t>645.</w:t>
      </w:r>
    </w:p>
    <w:p w14:paraId="48FD88DD" w14:textId="3EFEE44E" w:rsidR="00886A54" w:rsidRDefault="00886A54" w:rsidP="00886A54">
      <w:pPr>
        <w:pStyle w:val="Heading2"/>
      </w:pPr>
      <w:r>
        <w:t>6. Theme Identification</w:t>
      </w:r>
      <w:r w:rsidR="00736EBB">
        <w:t xml:space="preserve"> &amp; Quote Extraction</w:t>
      </w:r>
    </w:p>
    <w:p w14:paraId="194CD836" w14:textId="722503F0" w:rsidR="00671A0F" w:rsidRDefault="00886A54" w:rsidP="004D1A14">
      <w:r>
        <w:t>Having produced the structure above as a reduced representation of ‘what the codes say’</w:t>
      </w:r>
      <w:r w:rsidR="00CD70C4">
        <w:t xml:space="preserve"> that the participants think, the first two authors</w:t>
      </w:r>
      <w:r w:rsidR="007E6301">
        <w:t xml:space="preserve"> used outlining tool </w:t>
      </w:r>
      <w:proofErr w:type="spellStart"/>
      <w:r w:rsidR="007E6301">
        <w:t>Workflowy</w:t>
      </w:r>
      <w:proofErr w:type="spellEnd"/>
      <w:r w:rsidR="006C023D">
        <w:t xml:space="preserve"> [4]</w:t>
      </w:r>
      <w:r w:rsidR="007E6301">
        <w:t xml:space="preserve"> to </w:t>
      </w:r>
      <w:r w:rsidR="00CD70C4">
        <w:t>develop the arguments and</w:t>
      </w:r>
      <w:r w:rsidR="007E6301">
        <w:t xml:space="preserve"> primary</w:t>
      </w:r>
      <w:r w:rsidR="00CD70C4">
        <w:t xml:space="preserve"> narrative of the paper</w:t>
      </w:r>
      <w:r w:rsidR="00C73F66">
        <w:t xml:space="preserve"> into a structured t</w:t>
      </w:r>
      <w:r w:rsidR="00816DA1">
        <w:t>hree-t</w:t>
      </w:r>
      <w:r w:rsidR="00C73F66">
        <w:t>heme-based summary of the most important items from the</w:t>
      </w:r>
      <w:r w:rsidR="00816DA1">
        <w:t>se</w:t>
      </w:r>
      <w:r w:rsidR="00C73F66">
        <w:t xml:space="preserve"> findings. Th</w:t>
      </w:r>
      <w:r w:rsidR="00CD70C4">
        <w:t>e</w:t>
      </w:r>
      <w:r w:rsidR="00736EBB">
        <w:t xml:space="preserve"> code hierarchy </w:t>
      </w:r>
      <w:r w:rsidR="00C73F66">
        <w:t xml:space="preserve">was used </w:t>
      </w:r>
      <w:r w:rsidR="00736EBB">
        <w:t xml:space="preserve">as source material to </w:t>
      </w:r>
      <w:r w:rsidR="00040CBB">
        <w:t>populate the paper’s three key themes</w:t>
      </w:r>
      <w:r w:rsidR="00C73F66">
        <w:t xml:space="preserve"> with illustrative quotes and observed findings</w:t>
      </w:r>
      <w:r w:rsidR="00671A0F">
        <w:t>.</w:t>
      </w:r>
      <w:r w:rsidR="007B33E6">
        <w:t xml:space="preserve"> An example from later in this process (around 8-9 months since Stage 1 began) is shown in the screenshot below:</w:t>
      </w:r>
    </w:p>
    <w:p w14:paraId="4D228CA0" w14:textId="73384F5C" w:rsidR="00671A0F" w:rsidRDefault="004411A3" w:rsidP="004D1A14">
      <w:r>
        <w:rPr>
          <w:noProof/>
        </w:rPr>
        <w:lastRenderedPageBreak/>
        <w:drawing>
          <wp:inline distT="0" distB="0" distL="0" distR="0" wp14:anchorId="52497DD2" wp14:editId="30D1336E">
            <wp:extent cx="5731510" cy="4146550"/>
            <wp:effectExtent l="0" t="0" r="0" b="635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4146550"/>
                    </a:xfrm>
                    <a:prstGeom prst="rect">
                      <a:avLst/>
                    </a:prstGeom>
                  </pic:spPr>
                </pic:pic>
              </a:graphicData>
            </a:graphic>
          </wp:inline>
        </w:drawing>
      </w:r>
    </w:p>
    <w:p w14:paraId="055D7588" w14:textId="55FD7E00" w:rsidR="009368A3" w:rsidRDefault="009368A3" w:rsidP="009368A3">
      <w:pPr>
        <w:pStyle w:val="Quote"/>
      </w:pPr>
      <w:r>
        <w:t xml:space="preserve">Figure 9: Screenshot from </w:t>
      </w:r>
      <w:proofErr w:type="spellStart"/>
      <w:r>
        <w:t>Workflowy</w:t>
      </w:r>
      <w:proofErr w:type="spellEnd"/>
      <w:r>
        <w:t xml:space="preserve"> during Theme construction</w:t>
      </w:r>
    </w:p>
    <w:p w14:paraId="54F14C04" w14:textId="3D7EA8AC" w:rsidR="00D80320" w:rsidRDefault="00671A0F" w:rsidP="004D1A14">
      <w:r>
        <w:t>The themes</w:t>
      </w:r>
      <w:r w:rsidR="00040CBB">
        <w:t xml:space="preserve"> are </w:t>
      </w:r>
      <w:r>
        <w:t>broken down in detail</w:t>
      </w:r>
      <w:r w:rsidR="00040CBB">
        <w:t xml:space="preserve"> in </w:t>
      </w:r>
      <w:r w:rsidR="00FD2F28">
        <w:t>Section 5 of the paper</w:t>
      </w:r>
      <w:r w:rsidR="007E6301">
        <w:t xml:space="preserve"> and can be summarised as</w:t>
      </w:r>
      <w:r w:rsidR="00B82EB6">
        <w:t>:</w:t>
      </w:r>
    </w:p>
    <w:p w14:paraId="6AEDC3DF" w14:textId="77777777" w:rsidR="007E6301" w:rsidRDefault="007E6301" w:rsidP="007E6301">
      <w:pPr>
        <w:pStyle w:val="ListParagraph"/>
        <w:numPr>
          <w:ilvl w:val="0"/>
          <w:numId w:val="12"/>
        </w:numPr>
        <w:shd w:val="clear" w:color="auto" w:fill="FFFFFF"/>
        <w:tabs>
          <w:tab w:val="left" w:pos="480"/>
        </w:tabs>
        <w:spacing w:before="120" w:after="120" w:line="270" w:lineRule="atLeast"/>
        <w:jc w:val="both"/>
      </w:pPr>
      <w:r w:rsidRPr="00443195">
        <w:rPr>
          <w:b/>
          <w:bCs/>
        </w:rPr>
        <w:t>In</w:t>
      </w:r>
      <w:r>
        <w:rPr>
          <w:b/>
          <w:bCs/>
        </w:rPr>
        <w:t>sufficient</w:t>
      </w:r>
      <w:r w:rsidRPr="00443195">
        <w:rPr>
          <w:b/>
          <w:bCs/>
        </w:rPr>
        <w:t xml:space="preserve"> Tra</w:t>
      </w:r>
      <w:r>
        <w:rPr>
          <w:b/>
          <w:bCs/>
        </w:rPr>
        <w:t>n</w:t>
      </w:r>
      <w:r w:rsidRPr="00443195">
        <w:rPr>
          <w:b/>
          <w:bCs/>
        </w:rPr>
        <w:t>sparency</w:t>
      </w:r>
      <w:r>
        <w:t>: Organisations</w:t>
      </w:r>
      <w:r w:rsidDel="00F14938">
        <w:t xml:space="preserve"> </w:t>
      </w:r>
      <w:r>
        <w:t>appear evasive over data when responding to GDPR, leaving people “in the dark” even after making GDPR requests.</w:t>
      </w:r>
    </w:p>
    <w:p w14:paraId="3E803421" w14:textId="77777777" w:rsidR="007E6301" w:rsidRPr="00D70DF0" w:rsidRDefault="007E6301" w:rsidP="007E6301">
      <w:pPr>
        <w:pStyle w:val="ListParagraph"/>
        <w:numPr>
          <w:ilvl w:val="0"/>
          <w:numId w:val="11"/>
        </w:numPr>
        <w:shd w:val="clear" w:color="auto" w:fill="FFFFFF"/>
        <w:tabs>
          <w:tab w:val="left" w:pos="480"/>
        </w:tabs>
        <w:spacing w:before="120" w:after="120" w:line="270" w:lineRule="atLeast"/>
        <w:jc w:val="both"/>
      </w:pPr>
      <w:r>
        <w:rPr>
          <w:b/>
          <w:bCs/>
        </w:rPr>
        <w:t>Confusing</w:t>
      </w:r>
      <w:r w:rsidRPr="0C865403">
        <w:rPr>
          <w:b/>
          <w:bCs/>
        </w:rPr>
        <w:t xml:space="preserve"> Data</w:t>
      </w:r>
      <w:r w:rsidRPr="0C865403">
        <w:t>: When presented with their data, people struggle to understand it and relate it to their lives and are not able to make use of it.</w:t>
      </w:r>
    </w:p>
    <w:p w14:paraId="575CA20A" w14:textId="77777777" w:rsidR="007E6301" w:rsidRDefault="007E6301" w:rsidP="007E6301">
      <w:pPr>
        <w:pStyle w:val="ListParagraph"/>
        <w:numPr>
          <w:ilvl w:val="0"/>
          <w:numId w:val="11"/>
        </w:numPr>
        <w:shd w:val="clear" w:color="auto" w:fill="FFFFFF"/>
        <w:tabs>
          <w:tab w:val="left" w:pos="480"/>
        </w:tabs>
        <w:spacing w:before="120" w:after="120" w:line="270" w:lineRule="atLeast"/>
        <w:jc w:val="both"/>
      </w:pPr>
      <w:r>
        <w:rPr>
          <w:b/>
          <w:bCs/>
        </w:rPr>
        <w:t>Fragile</w:t>
      </w:r>
      <w:r w:rsidRPr="00FE77A5">
        <w:rPr>
          <w:b/>
          <w:bCs/>
        </w:rPr>
        <w:t xml:space="preserve"> Relationships</w:t>
      </w:r>
      <w:r>
        <w:t>: Companies’ data practices, and in particular their privacy policies and GDPR response handling, can be impactful to customer relationships, carrying a risk of damaging trust but also the potential to improve relations.</w:t>
      </w:r>
    </w:p>
    <w:p w14:paraId="08002AEE" w14:textId="7260EEB7" w:rsidR="00C73F66" w:rsidRDefault="00C73F66" w:rsidP="00C73F66">
      <w:pPr>
        <w:shd w:val="clear" w:color="auto" w:fill="FFFFFF"/>
        <w:tabs>
          <w:tab w:val="left" w:pos="480"/>
        </w:tabs>
        <w:spacing w:before="120" w:after="120" w:line="270" w:lineRule="atLeast"/>
        <w:jc w:val="both"/>
      </w:pPr>
      <w:r>
        <w:t>In all, the process from commencing data analysis</w:t>
      </w:r>
      <w:r w:rsidR="00756274">
        <w:t xml:space="preserve"> to writing up thematic findings in the paper</w:t>
      </w:r>
      <w:r>
        <w:t xml:space="preserve"> took over 200 </w:t>
      </w:r>
      <w:r w:rsidR="00756274">
        <w:t>person-</w:t>
      </w:r>
      <w:r>
        <w:t>hours over a 9</w:t>
      </w:r>
      <w:r w:rsidR="00756274">
        <w:t>-</w:t>
      </w:r>
      <w:r>
        <w:t xml:space="preserve"> month period from January to September 2020.</w:t>
      </w:r>
    </w:p>
    <w:p w14:paraId="119B537E" w14:textId="77777777" w:rsidR="0023624C" w:rsidRDefault="0023624C" w:rsidP="004D1A14">
      <w:pPr>
        <w:pBdr>
          <w:bottom w:val="single" w:sz="6" w:space="1" w:color="auto"/>
        </w:pBdr>
      </w:pPr>
    </w:p>
    <w:p w14:paraId="5599F930" w14:textId="77777777" w:rsidR="007B33E6" w:rsidRDefault="007B33E6" w:rsidP="0023624C">
      <w:pPr>
        <w:pStyle w:val="Heading2"/>
      </w:pPr>
    </w:p>
    <w:p w14:paraId="12107C5B" w14:textId="2BF0F2A9" w:rsidR="0023624C" w:rsidRDefault="0023624C" w:rsidP="0023624C">
      <w:pPr>
        <w:pStyle w:val="Heading2"/>
      </w:pPr>
      <w:r>
        <w:t>Text File Labelling Strategy</w:t>
      </w:r>
      <w:r w:rsidR="00816333">
        <w:t xml:space="preserve"> used in Stage 2</w:t>
      </w:r>
    </w:p>
    <w:p w14:paraId="3B82EC57" w14:textId="5C3A994A" w:rsidR="006818BC" w:rsidRDefault="002F4170" w:rsidP="0023624C">
      <w:r>
        <w:t>In stage 2, t</w:t>
      </w:r>
      <w:r w:rsidR="0023624C">
        <w:t xml:space="preserve">ext files were initially </w:t>
      </w:r>
      <w:r w:rsidR="004608C0">
        <w:t xml:space="preserve">broken down </w:t>
      </w:r>
      <w:r w:rsidR="006818BC">
        <w:t>into small pieces and labelled according to the following strategy:</w:t>
      </w:r>
    </w:p>
    <w:p w14:paraId="17C23FEA" w14:textId="77777777" w:rsidR="0023624C" w:rsidRDefault="0023624C" w:rsidP="006818BC">
      <w:pPr>
        <w:pStyle w:val="Heading3"/>
      </w:pPr>
      <w:r>
        <w:t>Interview 1</w:t>
      </w:r>
    </w:p>
    <w:p w14:paraId="4B4D7350" w14:textId="3EF4F454" w:rsidR="0046233A" w:rsidRDefault="006818BC" w:rsidP="0023624C">
      <w:r>
        <w:t xml:space="preserve">Sensitisation </w:t>
      </w:r>
      <w:r w:rsidR="0046233A">
        <w:t>/ Poster Display Chat</w:t>
      </w:r>
      <w:r w:rsidR="00C17797">
        <w:t>:</w:t>
      </w:r>
      <w:r w:rsidR="0046233A">
        <w:t xml:space="preserve"> Break into 5 parts:</w:t>
      </w:r>
    </w:p>
    <w:p w14:paraId="17A25CAE" w14:textId="77777777" w:rsidR="0023624C" w:rsidRDefault="0023624C" w:rsidP="0046233A">
      <w:pPr>
        <w:pStyle w:val="ListParagraph"/>
        <w:numPr>
          <w:ilvl w:val="0"/>
          <w:numId w:val="3"/>
        </w:numPr>
      </w:pPr>
      <w:r>
        <w:t>Comp - list of companies</w:t>
      </w:r>
    </w:p>
    <w:p w14:paraId="4ACA4724" w14:textId="77777777" w:rsidR="0023624C" w:rsidRDefault="0023624C" w:rsidP="0046233A">
      <w:pPr>
        <w:pStyle w:val="ListParagraph"/>
        <w:numPr>
          <w:ilvl w:val="0"/>
          <w:numId w:val="3"/>
        </w:numPr>
      </w:pPr>
      <w:r>
        <w:t>Type - types of data</w:t>
      </w:r>
    </w:p>
    <w:p w14:paraId="4D18184E" w14:textId="77777777" w:rsidR="0023624C" w:rsidRDefault="0023624C" w:rsidP="0046233A">
      <w:pPr>
        <w:pStyle w:val="ListParagraph"/>
        <w:numPr>
          <w:ilvl w:val="0"/>
          <w:numId w:val="3"/>
        </w:numPr>
      </w:pPr>
      <w:proofErr w:type="spellStart"/>
      <w:r>
        <w:t>DoWt</w:t>
      </w:r>
      <w:proofErr w:type="spellEnd"/>
      <w:r>
        <w:t xml:space="preserve"> - potential uses of data [what would you do with the data]</w:t>
      </w:r>
    </w:p>
    <w:p w14:paraId="30693537" w14:textId="77777777" w:rsidR="0023624C" w:rsidRDefault="0023624C" w:rsidP="0046233A">
      <w:pPr>
        <w:pStyle w:val="ListParagraph"/>
        <w:numPr>
          <w:ilvl w:val="0"/>
          <w:numId w:val="3"/>
        </w:numPr>
      </w:pPr>
      <w:r>
        <w:lastRenderedPageBreak/>
        <w:t>GDPR - GDPR</w:t>
      </w:r>
    </w:p>
    <w:p w14:paraId="4F2B4064" w14:textId="77777777" w:rsidR="0023624C" w:rsidRDefault="0023624C" w:rsidP="0046233A">
      <w:pPr>
        <w:pStyle w:val="ListParagraph"/>
        <w:numPr>
          <w:ilvl w:val="0"/>
          <w:numId w:val="3"/>
        </w:numPr>
      </w:pPr>
      <w:proofErr w:type="spellStart"/>
      <w:r>
        <w:t>Motv</w:t>
      </w:r>
      <w:proofErr w:type="spellEnd"/>
      <w:r>
        <w:t xml:space="preserve"> - motivation for taking part</w:t>
      </w:r>
    </w:p>
    <w:p w14:paraId="70737B66" w14:textId="3EEEF08C" w:rsidR="0023624C" w:rsidRDefault="0023624C" w:rsidP="0023624C">
      <w:r>
        <w:t>Main Sketch Interview</w:t>
      </w:r>
      <w:r w:rsidR="0046233A">
        <w:t>:</w:t>
      </w:r>
      <w:r w:rsidR="00C17797">
        <w:t xml:space="preserve"> Break down as follows:</w:t>
      </w:r>
    </w:p>
    <w:p w14:paraId="75E20DFF" w14:textId="77777777" w:rsidR="0023624C" w:rsidRDefault="0023624C" w:rsidP="0046233A">
      <w:pPr>
        <w:pStyle w:val="ListParagraph"/>
        <w:numPr>
          <w:ilvl w:val="0"/>
          <w:numId w:val="4"/>
        </w:numPr>
      </w:pPr>
      <w:proofErr w:type="spellStart"/>
      <w:proofErr w:type="gramStart"/>
      <w:r>
        <w:t>SktR</w:t>
      </w:r>
      <w:proofErr w:type="spellEnd"/>
      <w:r>
        <w:t xml:space="preserve">  -</w:t>
      </w:r>
      <w:proofErr w:type="gramEnd"/>
      <w:r>
        <w:t xml:space="preserve"> review of previous sketch interview from prior study [p11 only]</w:t>
      </w:r>
    </w:p>
    <w:p w14:paraId="7C3FF3A8" w14:textId="77777777" w:rsidR="0023624C" w:rsidRDefault="0023624C" w:rsidP="0046233A">
      <w:pPr>
        <w:pStyle w:val="ListParagraph"/>
        <w:numPr>
          <w:ilvl w:val="0"/>
          <w:numId w:val="4"/>
        </w:numPr>
      </w:pPr>
      <w:proofErr w:type="spellStart"/>
      <w:proofErr w:type="gramStart"/>
      <w:r>
        <w:t>DPer</w:t>
      </w:r>
      <w:proofErr w:type="spellEnd"/>
      <w:r>
        <w:t xml:space="preserve">  -</w:t>
      </w:r>
      <w:proofErr w:type="gramEnd"/>
      <w:r>
        <w:t xml:space="preserve"> definition of personal data</w:t>
      </w:r>
    </w:p>
    <w:p w14:paraId="3C737655" w14:textId="77777777" w:rsidR="0023624C" w:rsidRDefault="0023624C" w:rsidP="0046233A">
      <w:pPr>
        <w:pStyle w:val="ListParagraph"/>
        <w:numPr>
          <w:ilvl w:val="0"/>
          <w:numId w:val="4"/>
        </w:numPr>
      </w:pPr>
      <w:proofErr w:type="spellStart"/>
      <w:proofErr w:type="gramStart"/>
      <w:r>
        <w:t>DAcc</w:t>
      </w:r>
      <w:proofErr w:type="spellEnd"/>
      <w:r>
        <w:t xml:space="preserve">  -</w:t>
      </w:r>
      <w:proofErr w:type="gramEnd"/>
      <w:r>
        <w:t xml:space="preserve"> definition of access to data</w:t>
      </w:r>
    </w:p>
    <w:p w14:paraId="348F6FEC" w14:textId="77777777" w:rsidR="0023624C" w:rsidRDefault="0023624C" w:rsidP="0046233A">
      <w:pPr>
        <w:pStyle w:val="ListParagraph"/>
        <w:numPr>
          <w:ilvl w:val="0"/>
          <w:numId w:val="4"/>
        </w:numPr>
      </w:pPr>
      <w:proofErr w:type="spellStart"/>
      <w:proofErr w:type="gramStart"/>
      <w:r>
        <w:t>DCon</w:t>
      </w:r>
      <w:proofErr w:type="spellEnd"/>
      <w:r>
        <w:t xml:space="preserve">  -</w:t>
      </w:r>
      <w:proofErr w:type="gramEnd"/>
      <w:r>
        <w:t xml:space="preserve"> definition of control of data</w:t>
      </w:r>
    </w:p>
    <w:p w14:paraId="7DC590CA" w14:textId="77777777" w:rsidR="0023624C" w:rsidRDefault="0023624C" w:rsidP="0046233A">
      <w:pPr>
        <w:pStyle w:val="ListParagraph"/>
        <w:numPr>
          <w:ilvl w:val="0"/>
          <w:numId w:val="4"/>
        </w:numPr>
      </w:pPr>
      <w:proofErr w:type="spellStart"/>
      <w:proofErr w:type="gramStart"/>
      <w:r>
        <w:t>DPow</w:t>
      </w:r>
      <w:proofErr w:type="spellEnd"/>
      <w:r>
        <w:t xml:space="preserve">  -</w:t>
      </w:r>
      <w:proofErr w:type="gramEnd"/>
      <w:r>
        <w:t xml:space="preserve"> definition of power</w:t>
      </w:r>
    </w:p>
    <w:p w14:paraId="1F509058" w14:textId="77777777" w:rsidR="0023624C" w:rsidRDefault="0023624C" w:rsidP="0046233A">
      <w:pPr>
        <w:pStyle w:val="ListParagraph"/>
        <w:numPr>
          <w:ilvl w:val="0"/>
          <w:numId w:val="4"/>
        </w:numPr>
      </w:pPr>
      <w:proofErr w:type="spellStart"/>
      <w:proofErr w:type="gramStart"/>
      <w:r>
        <w:t>Sket</w:t>
      </w:r>
      <w:proofErr w:type="spellEnd"/>
      <w:r>
        <w:t xml:space="preserve">  -</w:t>
      </w:r>
      <w:proofErr w:type="gramEnd"/>
      <w:r>
        <w:t xml:space="preserve"> sketching</w:t>
      </w:r>
    </w:p>
    <w:p w14:paraId="70BE364A" w14:textId="77777777" w:rsidR="0023624C" w:rsidRDefault="0023624C" w:rsidP="0046233A">
      <w:pPr>
        <w:pStyle w:val="ListParagraph"/>
        <w:numPr>
          <w:ilvl w:val="0"/>
          <w:numId w:val="4"/>
        </w:numPr>
      </w:pPr>
      <w:proofErr w:type="gramStart"/>
      <w:r>
        <w:t>Anno  -</w:t>
      </w:r>
      <w:proofErr w:type="gramEnd"/>
      <w:r>
        <w:t xml:space="preserve"> annotation</w:t>
      </w:r>
    </w:p>
    <w:p w14:paraId="4C35A92C" w14:textId="77777777" w:rsidR="0023624C" w:rsidRDefault="0023624C" w:rsidP="0046233A">
      <w:pPr>
        <w:pStyle w:val="ListParagraph"/>
        <w:numPr>
          <w:ilvl w:val="0"/>
          <w:numId w:val="4"/>
        </w:numPr>
      </w:pPr>
      <w:proofErr w:type="spellStart"/>
      <w:proofErr w:type="gramStart"/>
      <w:r>
        <w:t>SelC</w:t>
      </w:r>
      <w:proofErr w:type="spellEnd"/>
      <w:r>
        <w:t xml:space="preserve">  -</w:t>
      </w:r>
      <w:proofErr w:type="gramEnd"/>
      <w:r>
        <w:t xml:space="preserve"> company selection</w:t>
      </w:r>
    </w:p>
    <w:p w14:paraId="49F0CD24" w14:textId="77777777" w:rsidR="00D54605" w:rsidRDefault="0023624C" w:rsidP="0023624C">
      <w:pPr>
        <w:pStyle w:val="ListParagraph"/>
        <w:numPr>
          <w:ilvl w:val="0"/>
          <w:numId w:val="4"/>
        </w:numPr>
      </w:pPr>
      <w:proofErr w:type="gramStart"/>
      <w:r>
        <w:t>XXXX  -</w:t>
      </w:r>
      <w:proofErr w:type="gramEnd"/>
      <w:r>
        <w:t xml:space="preserve"> per company [use first four letters of company]</w:t>
      </w:r>
    </w:p>
    <w:p w14:paraId="665CA059" w14:textId="12266559" w:rsidR="00D54605" w:rsidRDefault="0023624C" w:rsidP="0023624C">
      <w:pPr>
        <w:pStyle w:val="ListParagraph"/>
        <w:numPr>
          <w:ilvl w:val="0"/>
          <w:numId w:val="4"/>
        </w:numPr>
      </w:pPr>
      <w:proofErr w:type="spellStart"/>
      <w:r>
        <w:t>Powr</w:t>
      </w:r>
      <w:proofErr w:type="spellEnd"/>
      <w:r w:rsidR="00D54605">
        <w:t xml:space="preserve"> </w:t>
      </w:r>
      <w:r>
        <w:t>- power</w:t>
      </w:r>
    </w:p>
    <w:p w14:paraId="329F88BD" w14:textId="12DC9478" w:rsidR="00D54605" w:rsidRDefault="0023624C" w:rsidP="0023624C">
      <w:pPr>
        <w:pStyle w:val="ListParagraph"/>
        <w:numPr>
          <w:ilvl w:val="0"/>
          <w:numId w:val="4"/>
        </w:numPr>
      </w:pPr>
      <w:r>
        <w:t>Hope</w:t>
      </w:r>
      <w:r w:rsidR="00D54605">
        <w:t xml:space="preserve"> –</w:t>
      </w:r>
      <w:r>
        <w:t xml:space="preserve"> hopes</w:t>
      </w:r>
    </w:p>
    <w:p w14:paraId="540CAD22" w14:textId="092EB196" w:rsidR="00D54605" w:rsidRDefault="0023624C" w:rsidP="0023624C">
      <w:pPr>
        <w:pStyle w:val="ListParagraph"/>
        <w:numPr>
          <w:ilvl w:val="0"/>
          <w:numId w:val="4"/>
        </w:numPr>
      </w:pPr>
      <w:r>
        <w:t>Uses</w:t>
      </w:r>
      <w:r w:rsidR="00D54605">
        <w:t xml:space="preserve"> – </w:t>
      </w:r>
      <w:r>
        <w:t>uses</w:t>
      </w:r>
    </w:p>
    <w:p w14:paraId="298F7D68" w14:textId="427868FE" w:rsidR="0023624C" w:rsidRDefault="0023624C" w:rsidP="0023624C">
      <w:pPr>
        <w:pStyle w:val="ListParagraph"/>
        <w:numPr>
          <w:ilvl w:val="0"/>
          <w:numId w:val="4"/>
        </w:numPr>
      </w:pPr>
      <w:r>
        <w:t>Wrap - [</w:t>
      </w:r>
      <w:r w:rsidR="00A42C96">
        <w:t>W</w:t>
      </w:r>
      <w:r>
        <w:t>rap up]</w:t>
      </w:r>
      <w:r w:rsidR="00A42C96">
        <w:t>/W</w:t>
      </w:r>
      <w:r>
        <w:t>hat happens next</w:t>
      </w:r>
    </w:p>
    <w:p w14:paraId="00CAD0D5" w14:textId="47989B07" w:rsidR="0023624C" w:rsidRDefault="00A42C96" w:rsidP="0023624C">
      <w:r>
        <w:t xml:space="preserve">Format: </w:t>
      </w:r>
      <w:r w:rsidR="0023624C">
        <w:t>NN-</w:t>
      </w:r>
      <w:proofErr w:type="spellStart"/>
      <w:r w:rsidR="0023624C">
        <w:t>pXX</w:t>
      </w:r>
      <w:proofErr w:type="spellEnd"/>
      <w:r w:rsidR="0023624C">
        <w:t>-</w:t>
      </w:r>
      <w:proofErr w:type="spellStart"/>
      <w:r w:rsidR="0023624C">
        <w:t>iX</w:t>
      </w:r>
      <w:proofErr w:type="spellEnd"/>
      <w:r w:rsidR="0023624C">
        <w:t>-[Comp/Type/Uses/GDPR/</w:t>
      </w:r>
      <w:proofErr w:type="spellStart"/>
      <w:r w:rsidR="0023624C">
        <w:t>Motv</w:t>
      </w:r>
      <w:proofErr w:type="spellEnd"/>
      <w:r w:rsidR="0023624C">
        <w:t>]</w:t>
      </w:r>
      <w:proofErr w:type="gramStart"/>
      <w:r w:rsidR="0023624C">
        <w:t>-[</w:t>
      </w:r>
      <w:proofErr w:type="gramEnd"/>
      <w:r w:rsidR="0023624C">
        <w:t>company first three letters].txt</w:t>
      </w:r>
    </w:p>
    <w:p w14:paraId="7B6C253A" w14:textId="7E190686" w:rsidR="0023624C" w:rsidRDefault="0023624C" w:rsidP="0023624C">
      <w:proofErr w:type="gramStart"/>
      <w:r>
        <w:t>e.g.</w:t>
      </w:r>
      <w:proofErr w:type="gramEnd"/>
      <w:r w:rsidR="00C17797">
        <w:t xml:space="preserve"> </w:t>
      </w:r>
      <w:r>
        <w:t>01-p01-i1-Comp.txt</w:t>
      </w:r>
      <w:r w:rsidR="00C17797">
        <w:t xml:space="preserve"> or </w:t>
      </w:r>
      <w:r>
        <w:t>0</w:t>
      </w:r>
      <w:r w:rsidR="00C17797">
        <w:t>2</w:t>
      </w:r>
      <w:r>
        <w:t>-p01-i1-Powr-Face.txt</w:t>
      </w:r>
    </w:p>
    <w:p w14:paraId="06643324" w14:textId="77777777" w:rsidR="0023624C" w:rsidRDefault="0023624C" w:rsidP="00C17797">
      <w:pPr>
        <w:pStyle w:val="Heading3"/>
      </w:pPr>
      <w:r>
        <w:t>Interview 2</w:t>
      </w:r>
    </w:p>
    <w:p w14:paraId="6645D77C" w14:textId="77777777" w:rsidR="00C17797" w:rsidRDefault="00C17797" w:rsidP="00C17797">
      <w:r>
        <w:t>Break down as follows:</w:t>
      </w:r>
    </w:p>
    <w:p w14:paraId="2B80DD4B" w14:textId="01D4502F" w:rsidR="0023624C" w:rsidRDefault="0023624C" w:rsidP="00C17797">
      <w:pPr>
        <w:pStyle w:val="ListParagraph"/>
        <w:numPr>
          <w:ilvl w:val="0"/>
          <w:numId w:val="6"/>
        </w:numPr>
      </w:pPr>
      <w:r>
        <w:t>XXXX - per company [use first four letters of company name]</w:t>
      </w:r>
    </w:p>
    <w:p w14:paraId="09B65A3F" w14:textId="647362BC" w:rsidR="0023624C" w:rsidRDefault="0023624C" w:rsidP="00C17797">
      <w:pPr>
        <w:pStyle w:val="ListParagraph"/>
        <w:numPr>
          <w:ilvl w:val="1"/>
          <w:numId w:val="6"/>
        </w:numPr>
      </w:pPr>
      <w:proofErr w:type="spellStart"/>
      <w:r>
        <w:t>Priv</w:t>
      </w:r>
      <w:proofErr w:type="spellEnd"/>
      <w:r>
        <w:t xml:space="preserve"> - viewing privacy policy</w:t>
      </w:r>
    </w:p>
    <w:p w14:paraId="33B0C7C1" w14:textId="4FAFFD94" w:rsidR="0023624C" w:rsidRDefault="0023624C" w:rsidP="00C17797">
      <w:pPr>
        <w:pStyle w:val="ListParagraph"/>
        <w:numPr>
          <w:ilvl w:val="1"/>
          <w:numId w:val="6"/>
        </w:numPr>
      </w:pPr>
      <w:proofErr w:type="spellStart"/>
      <w:proofErr w:type="gramStart"/>
      <w:r>
        <w:t>Powr</w:t>
      </w:r>
      <w:proofErr w:type="spellEnd"/>
      <w:r>
        <w:t xml:space="preserve">  </w:t>
      </w:r>
      <w:r>
        <w:tab/>
      </w:r>
      <w:proofErr w:type="gramEnd"/>
      <w:r>
        <w:t>- power</w:t>
      </w:r>
    </w:p>
    <w:p w14:paraId="1FEBF8AE" w14:textId="77F1D191" w:rsidR="0023624C" w:rsidRDefault="0023624C" w:rsidP="00C17797">
      <w:pPr>
        <w:pStyle w:val="ListParagraph"/>
        <w:numPr>
          <w:ilvl w:val="1"/>
          <w:numId w:val="6"/>
        </w:numPr>
      </w:pPr>
      <w:proofErr w:type="spellStart"/>
      <w:proofErr w:type="gramStart"/>
      <w:r>
        <w:t>HopU</w:t>
      </w:r>
      <w:proofErr w:type="spellEnd"/>
      <w:r>
        <w:t xml:space="preserve">  </w:t>
      </w:r>
      <w:r>
        <w:tab/>
      </w:r>
      <w:proofErr w:type="gramEnd"/>
      <w:r>
        <w:t>- hopes &amp; uses</w:t>
      </w:r>
    </w:p>
    <w:p w14:paraId="3AAFDC37" w14:textId="398A30D3" w:rsidR="0023624C" w:rsidRDefault="0023624C" w:rsidP="00C17797">
      <w:pPr>
        <w:pStyle w:val="ListParagraph"/>
        <w:numPr>
          <w:ilvl w:val="1"/>
          <w:numId w:val="6"/>
        </w:numPr>
      </w:pPr>
      <w:proofErr w:type="spellStart"/>
      <w:r>
        <w:t>Trst</w:t>
      </w:r>
      <w:proofErr w:type="spellEnd"/>
      <w:r>
        <w:t xml:space="preserve">    - trust [p10 &amp; p11]</w:t>
      </w:r>
    </w:p>
    <w:p w14:paraId="079FFBE2" w14:textId="3CDA5102" w:rsidR="0023624C" w:rsidRDefault="0023624C" w:rsidP="00C17797">
      <w:pPr>
        <w:pStyle w:val="ListParagraph"/>
        <w:numPr>
          <w:ilvl w:val="0"/>
          <w:numId w:val="6"/>
        </w:numPr>
      </w:pPr>
      <w:r>
        <w:t>Pow2 - end power</w:t>
      </w:r>
    </w:p>
    <w:p w14:paraId="1F8EAEAC" w14:textId="375FD503" w:rsidR="0023624C" w:rsidRDefault="0023624C" w:rsidP="00C17797">
      <w:pPr>
        <w:pStyle w:val="ListParagraph"/>
        <w:numPr>
          <w:ilvl w:val="0"/>
          <w:numId w:val="6"/>
        </w:numPr>
      </w:pPr>
      <w:r>
        <w:t>Trs2 - end trust</w:t>
      </w:r>
    </w:p>
    <w:p w14:paraId="1027BE08" w14:textId="524C24F8" w:rsidR="0023624C" w:rsidRDefault="0023624C" w:rsidP="0023624C">
      <w:pPr>
        <w:pStyle w:val="ListParagraph"/>
        <w:numPr>
          <w:ilvl w:val="0"/>
          <w:numId w:val="6"/>
        </w:numPr>
      </w:pPr>
      <w:r>
        <w:t>Hop2</w:t>
      </w:r>
      <w:r w:rsidR="00C17797">
        <w:t xml:space="preserve"> </w:t>
      </w:r>
      <w:r>
        <w:t>- end hopes and uses</w:t>
      </w:r>
    </w:p>
    <w:p w14:paraId="5FB20256" w14:textId="17AAD63E" w:rsidR="0023624C" w:rsidRDefault="00C17797" w:rsidP="0023624C">
      <w:r>
        <w:t xml:space="preserve">Format: </w:t>
      </w:r>
      <w:r w:rsidR="0023624C">
        <w:t>NN-</w:t>
      </w:r>
      <w:proofErr w:type="spellStart"/>
      <w:r w:rsidR="0023624C">
        <w:t>pXX</w:t>
      </w:r>
      <w:proofErr w:type="spellEnd"/>
      <w:r w:rsidR="0023624C">
        <w:t>-</w:t>
      </w:r>
      <w:proofErr w:type="spellStart"/>
      <w:r w:rsidR="0023624C">
        <w:t>iX</w:t>
      </w:r>
      <w:proofErr w:type="spellEnd"/>
      <w:proofErr w:type="gramStart"/>
      <w:r w:rsidR="0023624C">
        <w:t>-[</w:t>
      </w:r>
      <w:proofErr w:type="gramEnd"/>
      <w:r w:rsidR="0023624C">
        <w:t>....]-[company first three letters].txt</w:t>
      </w:r>
    </w:p>
    <w:p w14:paraId="51C0B1C8" w14:textId="3C76F7D2" w:rsidR="0023624C" w:rsidRDefault="0023624C" w:rsidP="0023624C">
      <w:proofErr w:type="gramStart"/>
      <w:r>
        <w:t>e.g.</w:t>
      </w:r>
      <w:proofErr w:type="gramEnd"/>
      <w:r w:rsidR="00C17797">
        <w:t xml:space="preserve"> </w:t>
      </w:r>
      <w:r>
        <w:t>01-p01-i2-Priv-Goog.txt</w:t>
      </w:r>
    </w:p>
    <w:p w14:paraId="5A0837D2" w14:textId="77777777" w:rsidR="0023624C" w:rsidRDefault="0023624C" w:rsidP="000C2D9D">
      <w:pPr>
        <w:pStyle w:val="Heading4"/>
      </w:pPr>
      <w:r>
        <w:t>Interview 3</w:t>
      </w:r>
    </w:p>
    <w:p w14:paraId="7C232FED" w14:textId="77777777" w:rsidR="000C2D9D" w:rsidRDefault="000C2D9D" w:rsidP="0023624C">
      <w:r>
        <w:t>Break down as follows:</w:t>
      </w:r>
    </w:p>
    <w:p w14:paraId="6C0A0321" w14:textId="77777777" w:rsidR="000C2D9D" w:rsidRDefault="0023624C" w:rsidP="0072554F">
      <w:pPr>
        <w:pStyle w:val="ListParagraph"/>
        <w:numPr>
          <w:ilvl w:val="0"/>
          <w:numId w:val="6"/>
        </w:numPr>
      </w:pPr>
      <w:r>
        <w:t>[intro &amp; consent] - no need to transcribe</w:t>
      </w:r>
      <w:r w:rsidR="000C2D9D">
        <w:t>/code</w:t>
      </w:r>
    </w:p>
    <w:p w14:paraId="7698FA87" w14:textId="77777777" w:rsidR="000C2D9D" w:rsidRDefault="0023624C" w:rsidP="0023624C">
      <w:pPr>
        <w:pStyle w:val="ListParagraph"/>
        <w:numPr>
          <w:ilvl w:val="0"/>
          <w:numId w:val="6"/>
        </w:numPr>
      </w:pPr>
      <w:r>
        <w:t>XXXX - per company [use first four letters of company name]</w:t>
      </w:r>
    </w:p>
    <w:p w14:paraId="0EEE73B2" w14:textId="77777777" w:rsidR="000C2D9D" w:rsidRDefault="0023624C" w:rsidP="0023624C">
      <w:pPr>
        <w:pStyle w:val="ListParagraph"/>
        <w:numPr>
          <w:ilvl w:val="1"/>
          <w:numId w:val="6"/>
        </w:numPr>
      </w:pPr>
      <w:proofErr w:type="spellStart"/>
      <w:r>
        <w:t>Powr</w:t>
      </w:r>
      <w:proofErr w:type="spellEnd"/>
      <w:r>
        <w:t xml:space="preserve"> - power rating</w:t>
      </w:r>
    </w:p>
    <w:p w14:paraId="74545CE6" w14:textId="77777777" w:rsidR="000C2D9D" w:rsidRDefault="0023624C" w:rsidP="0023624C">
      <w:pPr>
        <w:pStyle w:val="ListParagraph"/>
        <w:numPr>
          <w:ilvl w:val="1"/>
          <w:numId w:val="6"/>
        </w:numPr>
      </w:pPr>
      <w:proofErr w:type="spellStart"/>
      <w:r>
        <w:t>Trst</w:t>
      </w:r>
      <w:proofErr w:type="spellEnd"/>
      <w:r>
        <w:t xml:space="preserve"> - trust rating</w:t>
      </w:r>
    </w:p>
    <w:p w14:paraId="69C40729" w14:textId="77777777" w:rsidR="000C2D9D" w:rsidRDefault="0023624C" w:rsidP="0023624C">
      <w:pPr>
        <w:pStyle w:val="ListParagraph"/>
        <w:numPr>
          <w:ilvl w:val="1"/>
          <w:numId w:val="6"/>
        </w:numPr>
      </w:pPr>
      <w:proofErr w:type="spellStart"/>
      <w:r>
        <w:t>RPow</w:t>
      </w:r>
      <w:proofErr w:type="spellEnd"/>
      <w:r>
        <w:t xml:space="preserve"> - retro power</w:t>
      </w:r>
    </w:p>
    <w:p w14:paraId="253C7E65" w14:textId="77777777" w:rsidR="000C2D9D" w:rsidRDefault="0023624C" w:rsidP="0023624C">
      <w:pPr>
        <w:pStyle w:val="ListParagraph"/>
        <w:numPr>
          <w:ilvl w:val="1"/>
          <w:numId w:val="6"/>
        </w:numPr>
      </w:pPr>
      <w:proofErr w:type="spellStart"/>
      <w:r>
        <w:t>RTrs</w:t>
      </w:r>
      <w:proofErr w:type="spellEnd"/>
      <w:r>
        <w:t xml:space="preserve"> - retro trust</w:t>
      </w:r>
    </w:p>
    <w:p w14:paraId="0ABAFE35" w14:textId="77777777" w:rsidR="000C2D9D" w:rsidRDefault="0023624C" w:rsidP="0023624C">
      <w:pPr>
        <w:pStyle w:val="ListParagraph"/>
        <w:numPr>
          <w:ilvl w:val="1"/>
          <w:numId w:val="6"/>
        </w:numPr>
      </w:pPr>
      <w:r>
        <w:t>Hope - hope (for company) and uses (how well have hopes been met / how practical are the envisaged data uses</w:t>
      </w:r>
    </w:p>
    <w:p w14:paraId="76CAB559" w14:textId="77777777" w:rsidR="000C2D9D" w:rsidRDefault="0023624C" w:rsidP="0023624C">
      <w:pPr>
        <w:pStyle w:val="ListParagraph"/>
        <w:numPr>
          <w:ilvl w:val="1"/>
          <w:numId w:val="6"/>
        </w:numPr>
      </w:pPr>
      <w:r>
        <w:t>Data - Overall data overview</w:t>
      </w:r>
    </w:p>
    <w:p w14:paraId="027AC0F2" w14:textId="77777777" w:rsidR="000C2D9D" w:rsidRDefault="0023624C" w:rsidP="0023624C">
      <w:pPr>
        <w:pStyle w:val="ListParagraph"/>
        <w:numPr>
          <w:ilvl w:val="1"/>
          <w:numId w:val="6"/>
        </w:numPr>
      </w:pPr>
      <w:proofErr w:type="spellStart"/>
      <w:r>
        <w:lastRenderedPageBreak/>
        <w:t>Prov</w:t>
      </w:r>
      <w:proofErr w:type="spellEnd"/>
      <w:r>
        <w:t xml:space="preserve"> - Data provided by you</w:t>
      </w:r>
    </w:p>
    <w:p w14:paraId="79C2ED74" w14:textId="77777777" w:rsidR="000C2D9D" w:rsidRDefault="0023624C" w:rsidP="0023624C">
      <w:pPr>
        <w:pStyle w:val="ListParagraph"/>
        <w:numPr>
          <w:ilvl w:val="1"/>
          <w:numId w:val="6"/>
        </w:numPr>
      </w:pPr>
      <w:proofErr w:type="spellStart"/>
      <w:r>
        <w:t>Indr</w:t>
      </w:r>
      <w:proofErr w:type="spellEnd"/>
      <w:r>
        <w:t xml:space="preserve"> - Data indirectly / automatically collected</w:t>
      </w:r>
    </w:p>
    <w:p w14:paraId="7D67F615" w14:textId="77777777" w:rsidR="000C2D9D" w:rsidRDefault="0023624C" w:rsidP="0023624C">
      <w:pPr>
        <w:pStyle w:val="ListParagraph"/>
        <w:numPr>
          <w:ilvl w:val="1"/>
          <w:numId w:val="6"/>
        </w:numPr>
      </w:pPr>
      <w:r>
        <w:t>Derv - Data derived about you</w:t>
      </w:r>
    </w:p>
    <w:p w14:paraId="06C724D2" w14:textId="77777777" w:rsidR="000C2D9D" w:rsidRDefault="0023624C" w:rsidP="0023624C">
      <w:pPr>
        <w:pStyle w:val="ListParagraph"/>
        <w:numPr>
          <w:ilvl w:val="1"/>
          <w:numId w:val="6"/>
        </w:numPr>
      </w:pPr>
      <w:proofErr w:type="spellStart"/>
      <w:r>
        <w:t>Othr</w:t>
      </w:r>
      <w:proofErr w:type="spellEnd"/>
      <w:r>
        <w:t xml:space="preserve"> - Data from other sources</w:t>
      </w:r>
    </w:p>
    <w:p w14:paraId="0197C923" w14:textId="5E95E150" w:rsidR="000C2D9D" w:rsidRDefault="0023624C" w:rsidP="0023624C">
      <w:pPr>
        <w:pStyle w:val="ListParagraph"/>
        <w:numPr>
          <w:ilvl w:val="1"/>
          <w:numId w:val="6"/>
        </w:numPr>
      </w:pPr>
      <w:r>
        <w:t xml:space="preserve">Meta </w:t>
      </w:r>
      <w:r w:rsidR="000C2D9D">
        <w:t>–</w:t>
      </w:r>
      <w:r>
        <w:t xml:space="preserve"> Metadata</w:t>
      </w:r>
    </w:p>
    <w:p w14:paraId="01D474C9" w14:textId="77777777" w:rsidR="000C2D9D" w:rsidRDefault="0023624C" w:rsidP="0023624C">
      <w:pPr>
        <w:pStyle w:val="ListParagraph"/>
        <w:numPr>
          <w:ilvl w:val="1"/>
          <w:numId w:val="6"/>
        </w:numPr>
      </w:pPr>
      <w:proofErr w:type="spellStart"/>
      <w:r>
        <w:t>GenQ</w:t>
      </w:r>
      <w:proofErr w:type="spellEnd"/>
      <w:r>
        <w:t xml:space="preserve"> - general questions about this company</w:t>
      </w:r>
    </w:p>
    <w:p w14:paraId="1924FAA7" w14:textId="77777777" w:rsidR="000C2D9D" w:rsidRDefault="0023624C" w:rsidP="0023624C">
      <w:pPr>
        <w:pStyle w:val="ListParagraph"/>
        <w:numPr>
          <w:ilvl w:val="1"/>
          <w:numId w:val="6"/>
        </w:numPr>
      </w:pPr>
      <w:r>
        <w:t>Pow2 - end power</w:t>
      </w:r>
    </w:p>
    <w:p w14:paraId="663D7F0C" w14:textId="77777777" w:rsidR="000C2D9D" w:rsidRDefault="0023624C" w:rsidP="0023624C">
      <w:pPr>
        <w:pStyle w:val="ListParagraph"/>
        <w:numPr>
          <w:ilvl w:val="1"/>
          <w:numId w:val="6"/>
        </w:numPr>
      </w:pPr>
      <w:r>
        <w:t>Trs2 - end trust</w:t>
      </w:r>
    </w:p>
    <w:p w14:paraId="5EE020BB" w14:textId="77777777" w:rsidR="000C2D9D" w:rsidRDefault="0023624C" w:rsidP="0023624C">
      <w:pPr>
        <w:pStyle w:val="ListParagraph"/>
        <w:numPr>
          <w:ilvl w:val="1"/>
          <w:numId w:val="6"/>
        </w:numPr>
      </w:pPr>
      <w:r>
        <w:t>Next - what next for this company specificall</w:t>
      </w:r>
      <w:r w:rsidR="000C2D9D">
        <w:t>y</w:t>
      </w:r>
    </w:p>
    <w:p w14:paraId="35A56FDE" w14:textId="77777777" w:rsidR="000C2D9D" w:rsidRDefault="0023624C" w:rsidP="0023624C">
      <w:pPr>
        <w:pStyle w:val="ListParagraph"/>
        <w:numPr>
          <w:ilvl w:val="1"/>
          <w:numId w:val="6"/>
        </w:numPr>
      </w:pPr>
      <w:proofErr w:type="spellStart"/>
      <w:r>
        <w:t>Genr</w:t>
      </w:r>
      <w:proofErr w:type="spellEnd"/>
      <w:r>
        <w:t xml:space="preserve"> - General topics</w:t>
      </w:r>
    </w:p>
    <w:p w14:paraId="15EA1A1F" w14:textId="77777777" w:rsidR="000C2D9D" w:rsidRDefault="0023624C" w:rsidP="0023624C">
      <w:pPr>
        <w:pStyle w:val="ListParagraph"/>
        <w:numPr>
          <w:ilvl w:val="1"/>
          <w:numId w:val="6"/>
        </w:numPr>
      </w:pPr>
      <w:r>
        <w:t>Hope - Hope (general)</w:t>
      </w:r>
    </w:p>
    <w:p w14:paraId="37096DB1" w14:textId="137D4B26" w:rsidR="0023624C" w:rsidRDefault="0023624C" w:rsidP="0023624C">
      <w:pPr>
        <w:pStyle w:val="ListParagraph"/>
        <w:numPr>
          <w:ilvl w:val="1"/>
          <w:numId w:val="6"/>
        </w:numPr>
      </w:pPr>
      <w:r>
        <w:t>Wrap - Wrap up questions / the future</w:t>
      </w:r>
    </w:p>
    <w:p w14:paraId="7FC1FDB5" w14:textId="25D6BCD7" w:rsidR="0023624C" w:rsidRDefault="000C2D9D" w:rsidP="0023624C">
      <w:r>
        <w:t xml:space="preserve">Format: </w:t>
      </w:r>
      <w:r w:rsidR="0023624C">
        <w:t>NN-</w:t>
      </w:r>
      <w:proofErr w:type="spellStart"/>
      <w:r w:rsidR="0023624C">
        <w:t>pXX</w:t>
      </w:r>
      <w:proofErr w:type="spellEnd"/>
      <w:r w:rsidR="0023624C">
        <w:t>-</w:t>
      </w:r>
      <w:proofErr w:type="spellStart"/>
      <w:r w:rsidR="0023624C">
        <w:t>iX</w:t>
      </w:r>
      <w:proofErr w:type="spellEnd"/>
      <w:proofErr w:type="gramStart"/>
      <w:r w:rsidR="0023624C">
        <w:t>-[</w:t>
      </w:r>
      <w:proofErr w:type="gramEnd"/>
      <w:r w:rsidR="0023624C">
        <w:t>....]-[company first three letters].txt</w:t>
      </w:r>
    </w:p>
    <w:p w14:paraId="2E88DE71" w14:textId="4F4E2BA2" w:rsidR="0023624C" w:rsidRPr="0023624C" w:rsidRDefault="0023624C" w:rsidP="0023624C">
      <w:proofErr w:type="gramStart"/>
      <w:r>
        <w:t>e.g.</w:t>
      </w:r>
      <w:proofErr w:type="gramEnd"/>
      <w:r w:rsidR="000C2D9D">
        <w:t xml:space="preserve"> </w:t>
      </w:r>
      <w:r>
        <w:t>01-p01-i3-Cred-Indr.txt</w:t>
      </w:r>
      <w:r w:rsidR="000C2D9D">
        <w:t xml:space="preserve"> </w:t>
      </w:r>
      <w:r>
        <w:t>or</w:t>
      </w:r>
      <w:r w:rsidR="000C2D9D">
        <w:t xml:space="preserve"> </w:t>
      </w:r>
      <w:r>
        <w:t>0</w:t>
      </w:r>
      <w:r w:rsidR="000C2D9D">
        <w:t>2</w:t>
      </w:r>
      <w:r>
        <w:t>-p01-i3-Genr-Wrap.txt</w:t>
      </w:r>
    </w:p>
    <w:p w14:paraId="0CAEE1D9" w14:textId="103E69F8" w:rsidR="001F6C77" w:rsidRDefault="001F6C77" w:rsidP="00527CEC">
      <w:pPr>
        <w:pStyle w:val="Heading2"/>
      </w:pPr>
      <w:r>
        <w:t>Bibliography of this Appendix</w:t>
      </w:r>
    </w:p>
    <w:p w14:paraId="2A426CC1" w14:textId="1295A5BF" w:rsidR="00527CEC" w:rsidRPr="00527CEC" w:rsidRDefault="00527CEC" w:rsidP="00527CEC">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527CEC">
        <w:rPr>
          <w:rFonts w:ascii="Calibri" w:hAnsi="Calibri" w:cs="Calibri"/>
          <w:noProof/>
        </w:rPr>
        <w:t>[1]</w:t>
      </w:r>
      <w:r w:rsidRPr="00527CEC">
        <w:rPr>
          <w:rFonts w:ascii="Calibri" w:hAnsi="Calibri" w:cs="Calibri"/>
          <w:noProof/>
        </w:rPr>
        <w:tab/>
        <w:t xml:space="preserve">Virginia Braun and Victoria Clarke. 2006. Using thematic analysis in psychology. </w:t>
      </w:r>
      <w:r w:rsidRPr="00527CEC">
        <w:rPr>
          <w:rFonts w:ascii="Calibri" w:hAnsi="Calibri" w:cs="Calibri"/>
          <w:i/>
          <w:iCs/>
          <w:noProof/>
        </w:rPr>
        <w:t>Qualitative Research in Psychology</w:t>
      </w:r>
      <w:r w:rsidRPr="00527CEC">
        <w:rPr>
          <w:rFonts w:ascii="Calibri" w:hAnsi="Calibri" w:cs="Calibri"/>
          <w:noProof/>
        </w:rPr>
        <w:t xml:space="preserve"> 3, 2: 77–101. https://doi.org/10.1191/1478088706qp063oa</w:t>
      </w:r>
    </w:p>
    <w:p w14:paraId="5152F417" w14:textId="50D2A15F" w:rsidR="00527CEC" w:rsidRDefault="00527CEC" w:rsidP="00527CEC">
      <w:pPr>
        <w:widowControl w:val="0"/>
        <w:autoSpaceDE w:val="0"/>
        <w:autoSpaceDN w:val="0"/>
        <w:adjustRightInd w:val="0"/>
        <w:spacing w:line="240" w:lineRule="auto"/>
        <w:ind w:left="640" w:hanging="640"/>
        <w:rPr>
          <w:rFonts w:ascii="Calibri" w:hAnsi="Calibri" w:cs="Calibri"/>
          <w:noProof/>
        </w:rPr>
      </w:pPr>
      <w:r w:rsidRPr="00527CEC">
        <w:rPr>
          <w:rFonts w:ascii="Calibri" w:hAnsi="Calibri" w:cs="Calibri"/>
          <w:noProof/>
        </w:rPr>
        <w:t>[2]</w:t>
      </w:r>
      <w:r w:rsidRPr="00527CEC">
        <w:rPr>
          <w:rFonts w:ascii="Calibri" w:hAnsi="Calibri" w:cs="Calibri"/>
          <w:noProof/>
        </w:rPr>
        <w:tab/>
        <w:t xml:space="preserve">Matthew B. Miles, A. M. Huberman, and Johnny. Saldaña. 2014. </w:t>
      </w:r>
      <w:r w:rsidRPr="00527CEC">
        <w:rPr>
          <w:rFonts w:ascii="Calibri" w:hAnsi="Calibri" w:cs="Calibri"/>
          <w:i/>
          <w:iCs/>
          <w:noProof/>
        </w:rPr>
        <w:t>Qualitative Data Analysis: A Methods Sourcebook</w:t>
      </w:r>
      <w:r w:rsidRPr="00527CEC">
        <w:rPr>
          <w:rFonts w:ascii="Calibri" w:hAnsi="Calibri" w:cs="Calibri"/>
          <w:noProof/>
        </w:rPr>
        <w:t xml:space="preserve">. </w:t>
      </w:r>
    </w:p>
    <w:p w14:paraId="4105EFAD" w14:textId="1C3FF23D" w:rsidR="004945A4" w:rsidRDefault="004945A4" w:rsidP="00527CEC">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3]       Quirkos Cloud. </w:t>
      </w:r>
      <w:r w:rsidR="006C023D" w:rsidRPr="006C023D">
        <w:rPr>
          <w:rFonts w:ascii="Calibri" w:hAnsi="Calibri" w:cs="Calibri"/>
          <w:noProof/>
        </w:rPr>
        <w:t>https://www.quirkos.com/learn-qualitative/features.html</w:t>
      </w:r>
    </w:p>
    <w:p w14:paraId="27283B84" w14:textId="7F2B204D" w:rsidR="004945A4" w:rsidRPr="00527CEC" w:rsidRDefault="004945A4" w:rsidP="00527CEC">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4]       Workflowy. https://www.workflowy.com/</w:t>
      </w:r>
      <w:r w:rsidR="00BF1CAD">
        <w:rPr>
          <w:rFonts w:ascii="Calibri" w:hAnsi="Calibri" w:cs="Calibri"/>
          <w:noProof/>
        </w:rPr>
        <w:t>features/</w:t>
      </w:r>
    </w:p>
    <w:p w14:paraId="75CC87B2" w14:textId="766AF73C" w:rsidR="001F6C77" w:rsidRDefault="00527CEC" w:rsidP="004D1A14">
      <w:r>
        <w:fldChar w:fldCharType="end"/>
      </w:r>
    </w:p>
    <w:sectPr w:rsidR="001F6C7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 S" w:date="2021-12-06T01:10:00Z" w:initials="JDS">
    <w:p w14:paraId="60FD7788" w14:textId="40548DEB" w:rsidR="007F350D" w:rsidRDefault="007F350D">
      <w:pPr>
        <w:pStyle w:val="CommentText"/>
      </w:pPr>
      <w:r>
        <w:rPr>
          <w:rStyle w:val="CommentReference"/>
        </w:rPr>
        <w:annotationRef/>
      </w:r>
      <w:r>
        <w:t>Add figure description /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FD77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7EFA8" w16cex:dateUtc="2021-12-06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FD7788" w16cid:durableId="2557EF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89811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1F8AB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4E1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B2CF82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C00B8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62488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668D0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1E03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429A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19651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DE2FA3"/>
    <w:multiLevelType w:val="hybridMultilevel"/>
    <w:tmpl w:val="91B694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DF4C00"/>
    <w:multiLevelType w:val="hybridMultilevel"/>
    <w:tmpl w:val="C28AB2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9039D6"/>
    <w:multiLevelType w:val="hybridMultilevel"/>
    <w:tmpl w:val="9F1EB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6F2C3A"/>
    <w:multiLevelType w:val="hybridMultilevel"/>
    <w:tmpl w:val="C75E19D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662F61"/>
    <w:multiLevelType w:val="singleLevel"/>
    <w:tmpl w:val="40090019"/>
    <w:lvl w:ilvl="0">
      <w:start w:val="1"/>
      <w:numFmt w:val="decimal"/>
      <w:lvlText w:val="%1."/>
      <w:lvlJc w:val="left"/>
      <w:pPr>
        <w:ind w:left="480" w:hanging="240"/>
      </w:pPr>
      <w:rPr>
        <w:rFonts w:hint="default"/>
      </w:rPr>
    </w:lvl>
  </w:abstractNum>
  <w:abstractNum w:abstractNumId="15" w15:restartNumberingAfterBreak="0">
    <w:nsid w:val="376303F7"/>
    <w:multiLevelType w:val="hybridMultilevel"/>
    <w:tmpl w:val="8CD66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10593C"/>
    <w:multiLevelType w:val="hybridMultilevel"/>
    <w:tmpl w:val="40D0D5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2F6D7C"/>
    <w:multiLevelType w:val="hybridMultilevel"/>
    <w:tmpl w:val="19A891A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EA2A98"/>
    <w:multiLevelType w:val="hybridMultilevel"/>
    <w:tmpl w:val="ADDA05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F12F05"/>
    <w:multiLevelType w:val="hybridMultilevel"/>
    <w:tmpl w:val="FEC4535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E62F8C"/>
    <w:multiLevelType w:val="hybridMultilevel"/>
    <w:tmpl w:val="9676A6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0"/>
  </w:num>
  <w:num w:numId="4">
    <w:abstractNumId w:val="15"/>
  </w:num>
  <w:num w:numId="5">
    <w:abstractNumId w:val="20"/>
  </w:num>
  <w:num w:numId="6">
    <w:abstractNumId w:val="16"/>
  </w:num>
  <w:num w:numId="7">
    <w:abstractNumId w:val="19"/>
  </w:num>
  <w:num w:numId="8">
    <w:abstractNumId w:val="11"/>
  </w:num>
  <w:num w:numId="9">
    <w:abstractNumId w:val="17"/>
  </w:num>
  <w:num w:numId="10">
    <w:abstractNumId w:val="13"/>
  </w:num>
  <w:num w:numId="11">
    <w:abstractNumId w:val="14"/>
  </w:num>
  <w:num w:numId="12">
    <w:abstractNumId w:val="14"/>
    <w:lvlOverride w:ilvl="0">
      <w:startOverride w:val="1"/>
    </w:lvlOverride>
  </w:num>
  <w:num w:numId="13">
    <w:abstractNumId w:val="0"/>
  </w:num>
  <w:num w:numId="14">
    <w:abstractNumId w:val="1"/>
  </w:num>
  <w:num w:numId="15">
    <w:abstractNumId w:val="2"/>
  </w:num>
  <w:num w:numId="16">
    <w:abstractNumId w:val="3"/>
  </w:num>
  <w:num w:numId="17">
    <w:abstractNumId w:val="8"/>
  </w:num>
  <w:num w:numId="18">
    <w:abstractNumId w:val="4"/>
  </w:num>
  <w:num w:numId="19">
    <w:abstractNumId w:val="5"/>
  </w:num>
  <w:num w:numId="20">
    <w:abstractNumId w:val="6"/>
  </w:num>
  <w:num w:numId="21">
    <w:abstractNumId w:val="7"/>
  </w:num>
  <w:num w:numId="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Bowyer (PGR)">
    <w15:presenceInfo w15:providerId="AD" w15:userId="S::b6069620@newcastle.ac.uk::40fd2ec1-ab0d-49fc-b706-bb61f3cebe30"/>
  </w15:person>
  <w15:person w15:author="Jan S">
    <w15:presenceInfo w15:providerId="None" w15:userId="Jan 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A14"/>
    <w:rsid w:val="00004CBF"/>
    <w:rsid w:val="00023CB9"/>
    <w:rsid w:val="00033E41"/>
    <w:rsid w:val="00040CBB"/>
    <w:rsid w:val="0004298E"/>
    <w:rsid w:val="0005060A"/>
    <w:rsid w:val="0005072A"/>
    <w:rsid w:val="000525D2"/>
    <w:rsid w:val="0006006A"/>
    <w:rsid w:val="00081BE1"/>
    <w:rsid w:val="00095682"/>
    <w:rsid w:val="000B226C"/>
    <w:rsid w:val="000C2D9D"/>
    <w:rsid w:val="000D20F1"/>
    <w:rsid w:val="001218DA"/>
    <w:rsid w:val="00131E92"/>
    <w:rsid w:val="00137C45"/>
    <w:rsid w:val="00157947"/>
    <w:rsid w:val="0017238C"/>
    <w:rsid w:val="001A7C44"/>
    <w:rsid w:val="001F6C77"/>
    <w:rsid w:val="002029C6"/>
    <w:rsid w:val="00233D8C"/>
    <w:rsid w:val="00234D1A"/>
    <w:rsid w:val="0023624C"/>
    <w:rsid w:val="002366FA"/>
    <w:rsid w:val="002546CA"/>
    <w:rsid w:val="0026747C"/>
    <w:rsid w:val="00277997"/>
    <w:rsid w:val="00282C3C"/>
    <w:rsid w:val="002951A8"/>
    <w:rsid w:val="002A3E55"/>
    <w:rsid w:val="002A4318"/>
    <w:rsid w:val="002F4170"/>
    <w:rsid w:val="00340654"/>
    <w:rsid w:val="0034441A"/>
    <w:rsid w:val="00381986"/>
    <w:rsid w:val="0039449E"/>
    <w:rsid w:val="003960E7"/>
    <w:rsid w:val="003B730D"/>
    <w:rsid w:val="003C27CC"/>
    <w:rsid w:val="003E4511"/>
    <w:rsid w:val="004411A3"/>
    <w:rsid w:val="004608C0"/>
    <w:rsid w:val="0046111D"/>
    <w:rsid w:val="0046233A"/>
    <w:rsid w:val="004945A4"/>
    <w:rsid w:val="004A10C4"/>
    <w:rsid w:val="004C0D07"/>
    <w:rsid w:val="004D1A14"/>
    <w:rsid w:val="004D4D95"/>
    <w:rsid w:val="004F214F"/>
    <w:rsid w:val="00527415"/>
    <w:rsid w:val="00527CEC"/>
    <w:rsid w:val="00541B20"/>
    <w:rsid w:val="00542C43"/>
    <w:rsid w:val="0054519A"/>
    <w:rsid w:val="005463C6"/>
    <w:rsid w:val="00577834"/>
    <w:rsid w:val="005B14B5"/>
    <w:rsid w:val="005B6B66"/>
    <w:rsid w:val="005F4511"/>
    <w:rsid w:val="005F5258"/>
    <w:rsid w:val="00671A0F"/>
    <w:rsid w:val="006818BC"/>
    <w:rsid w:val="00681C13"/>
    <w:rsid w:val="006C023D"/>
    <w:rsid w:val="006C1A82"/>
    <w:rsid w:val="006D192D"/>
    <w:rsid w:val="00703910"/>
    <w:rsid w:val="00710AFB"/>
    <w:rsid w:val="00714E16"/>
    <w:rsid w:val="0072554F"/>
    <w:rsid w:val="007365D0"/>
    <w:rsid w:val="00736EBB"/>
    <w:rsid w:val="0075519F"/>
    <w:rsid w:val="00756274"/>
    <w:rsid w:val="00761BD9"/>
    <w:rsid w:val="00786D94"/>
    <w:rsid w:val="00797FB3"/>
    <w:rsid w:val="007B33E6"/>
    <w:rsid w:val="007D4760"/>
    <w:rsid w:val="007E6301"/>
    <w:rsid w:val="007F350D"/>
    <w:rsid w:val="00816333"/>
    <w:rsid w:val="00816DA1"/>
    <w:rsid w:val="0084287A"/>
    <w:rsid w:val="008660F9"/>
    <w:rsid w:val="00886A54"/>
    <w:rsid w:val="00896539"/>
    <w:rsid w:val="008A02DF"/>
    <w:rsid w:val="008D2733"/>
    <w:rsid w:val="008E1DBE"/>
    <w:rsid w:val="008E7A11"/>
    <w:rsid w:val="00905E27"/>
    <w:rsid w:val="009368A3"/>
    <w:rsid w:val="009726F5"/>
    <w:rsid w:val="009B0732"/>
    <w:rsid w:val="009B4F5A"/>
    <w:rsid w:val="009C3D68"/>
    <w:rsid w:val="00A029ED"/>
    <w:rsid w:val="00A041A9"/>
    <w:rsid w:val="00A42C96"/>
    <w:rsid w:val="00A42DE2"/>
    <w:rsid w:val="00A6389E"/>
    <w:rsid w:val="00AB21D4"/>
    <w:rsid w:val="00AC6FCF"/>
    <w:rsid w:val="00AD434B"/>
    <w:rsid w:val="00B30DFB"/>
    <w:rsid w:val="00B3207E"/>
    <w:rsid w:val="00B82EB6"/>
    <w:rsid w:val="00BB380A"/>
    <w:rsid w:val="00BE5B97"/>
    <w:rsid w:val="00BE6AB2"/>
    <w:rsid w:val="00BF1CAD"/>
    <w:rsid w:val="00BF7DCD"/>
    <w:rsid w:val="00C077BF"/>
    <w:rsid w:val="00C17797"/>
    <w:rsid w:val="00C3657A"/>
    <w:rsid w:val="00C701D6"/>
    <w:rsid w:val="00C73F66"/>
    <w:rsid w:val="00CD6F99"/>
    <w:rsid w:val="00CD70C4"/>
    <w:rsid w:val="00CF3DD1"/>
    <w:rsid w:val="00CF6F8E"/>
    <w:rsid w:val="00D20107"/>
    <w:rsid w:val="00D33BF1"/>
    <w:rsid w:val="00D54605"/>
    <w:rsid w:val="00D54F57"/>
    <w:rsid w:val="00D66DA1"/>
    <w:rsid w:val="00D80320"/>
    <w:rsid w:val="00D83CA0"/>
    <w:rsid w:val="00DB0B56"/>
    <w:rsid w:val="00DD778E"/>
    <w:rsid w:val="00DE1635"/>
    <w:rsid w:val="00DF62B4"/>
    <w:rsid w:val="00E30F3B"/>
    <w:rsid w:val="00E37B5B"/>
    <w:rsid w:val="00E429F7"/>
    <w:rsid w:val="00E6416E"/>
    <w:rsid w:val="00EA23E3"/>
    <w:rsid w:val="00F00150"/>
    <w:rsid w:val="00F215BA"/>
    <w:rsid w:val="00F2404F"/>
    <w:rsid w:val="00F34D21"/>
    <w:rsid w:val="00F6341A"/>
    <w:rsid w:val="00F72F8D"/>
    <w:rsid w:val="00F847B9"/>
    <w:rsid w:val="00F87F95"/>
    <w:rsid w:val="00FB0BF2"/>
    <w:rsid w:val="00FC0051"/>
    <w:rsid w:val="00FD2F28"/>
    <w:rsid w:val="03CD589E"/>
    <w:rsid w:val="4128C1B2"/>
    <w:rsid w:val="5C265E8D"/>
    <w:rsid w:val="71729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A209"/>
  <w15:chartTrackingRefBased/>
  <w15:docId w15:val="{81B0A9D6-D6DA-4465-B73B-F7CE8761D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1A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62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18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C2D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A1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D1A14"/>
    <w:pPr>
      <w:ind w:left="720"/>
      <w:contextualSpacing/>
    </w:pPr>
  </w:style>
  <w:style w:type="character" w:customStyle="1" w:styleId="Heading2Char">
    <w:name w:val="Heading 2 Char"/>
    <w:basedOn w:val="DefaultParagraphFont"/>
    <w:link w:val="Heading2"/>
    <w:uiPriority w:val="9"/>
    <w:rsid w:val="0023624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818B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C2D9D"/>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6C1A82"/>
    <w:pPr>
      <w:spacing w:after="0" w:line="240" w:lineRule="auto"/>
    </w:pPr>
  </w:style>
  <w:style w:type="character" w:styleId="CommentReference">
    <w:name w:val="annotation reference"/>
    <w:basedOn w:val="DefaultParagraphFont"/>
    <w:uiPriority w:val="99"/>
    <w:semiHidden/>
    <w:unhideWhenUsed/>
    <w:rsid w:val="00577834"/>
    <w:rPr>
      <w:sz w:val="16"/>
      <w:szCs w:val="16"/>
    </w:rPr>
  </w:style>
  <w:style w:type="paragraph" w:styleId="CommentText">
    <w:name w:val="annotation text"/>
    <w:basedOn w:val="Normal"/>
    <w:link w:val="CommentTextChar"/>
    <w:uiPriority w:val="99"/>
    <w:semiHidden/>
    <w:unhideWhenUsed/>
    <w:rsid w:val="00577834"/>
    <w:pPr>
      <w:spacing w:line="240" w:lineRule="auto"/>
    </w:pPr>
    <w:rPr>
      <w:sz w:val="20"/>
      <w:szCs w:val="20"/>
    </w:rPr>
  </w:style>
  <w:style w:type="character" w:customStyle="1" w:styleId="CommentTextChar">
    <w:name w:val="Comment Text Char"/>
    <w:basedOn w:val="DefaultParagraphFont"/>
    <w:link w:val="CommentText"/>
    <w:uiPriority w:val="99"/>
    <w:semiHidden/>
    <w:rsid w:val="00577834"/>
    <w:rPr>
      <w:sz w:val="20"/>
      <w:szCs w:val="20"/>
    </w:rPr>
  </w:style>
  <w:style w:type="paragraph" w:styleId="CommentSubject">
    <w:name w:val="annotation subject"/>
    <w:basedOn w:val="CommentText"/>
    <w:next w:val="CommentText"/>
    <w:link w:val="CommentSubjectChar"/>
    <w:uiPriority w:val="99"/>
    <w:semiHidden/>
    <w:unhideWhenUsed/>
    <w:rsid w:val="00577834"/>
    <w:rPr>
      <w:b/>
      <w:bCs/>
    </w:rPr>
  </w:style>
  <w:style w:type="character" w:customStyle="1" w:styleId="CommentSubjectChar">
    <w:name w:val="Comment Subject Char"/>
    <w:basedOn w:val="CommentTextChar"/>
    <w:link w:val="CommentSubject"/>
    <w:uiPriority w:val="99"/>
    <w:semiHidden/>
    <w:rsid w:val="00577834"/>
    <w:rPr>
      <w:b/>
      <w:bCs/>
      <w:sz w:val="20"/>
      <w:szCs w:val="20"/>
    </w:rPr>
  </w:style>
  <w:style w:type="paragraph" w:styleId="Subtitle">
    <w:name w:val="Subtitle"/>
    <w:basedOn w:val="Normal"/>
    <w:next w:val="Normal"/>
    <w:link w:val="SubtitleChar"/>
    <w:uiPriority w:val="11"/>
    <w:qFormat/>
    <w:rsid w:val="00F87F9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87F95"/>
    <w:rPr>
      <w:rFonts w:eastAsiaTheme="minorEastAsia"/>
      <w:color w:val="5A5A5A" w:themeColor="text1" w:themeTint="A5"/>
      <w:spacing w:val="15"/>
    </w:rPr>
  </w:style>
  <w:style w:type="paragraph" w:styleId="Quote">
    <w:name w:val="Quote"/>
    <w:basedOn w:val="Normal"/>
    <w:next w:val="Normal"/>
    <w:link w:val="QuoteChar"/>
    <w:uiPriority w:val="29"/>
    <w:qFormat/>
    <w:rsid w:val="009368A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368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466234">
      <w:bodyDiv w:val="1"/>
      <w:marLeft w:val="0"/>
      <w:marRight w:val="0"/>
      <w:marTop w:val="0"/>
      <w:marBottom w:val="0"/>
      <w:divBdr>
        <w:top w:val="none" w:sz="0" w:space="0" w:color="auto"/>
        <w:left w:val="none" w:sz="0" w:space="0" w:color="auto"/>
        <w:bottom w:val="none" w:sz="0" w:space="0" w:color="auto"/>
        <w:right w:val="none" w:sz="0" w:space="0" w:color="auto"/>
      </w:divBdr>
    </w:div>
    <w:div w:id="99184679">
      <w:bodyDiv w:val="1"/>
      <w:marLeft w:val="0"/>
      <w:marRight w:val="0"/>
      <w:marTop w:val="0"/>
      <w:marBottom w:val="0"/>
      <w:divBdr>
        <w:top w:val="none" w:sz="0" w:space="0" w:color="auto"/>
        <w:left w:val="none" w:sz="0" w:space="0" w:color="auto"/>
        <w:bottom w:val="none" w:sz="0" w:space="0" w:color="auto"/>
        <w:right w:val="none" w:sz="0" w:space="0" w:color="auto"/>
      </w:divBdr>
    </w:div>
    <w:div w:id="339552681">
      <w:bodyDiv w:val="1"/>
      <w:marLeft w:val="0"/>
      <w:marRight w:val="0"/>
      <w:marTop w:val="0"/>
      <w:marBottom w:val="0"/>
      <w:divBdr>
        <w:top w:val="none" w:sz="0" w:space="0" w:color="auto"/>
        <w:left w:val="none" w:sz="0" w:space="0" w:color="auto"/>
        <w:bottom w:val="none" w:sz="0" w:space="0" w:color="auto"/>
        <w:right w:val="none" w:sz="0" w:space="0" w:color="auto"/>
      </w:divBdr>
    </w:div>
    <w:div w:id="558828012">
      <w:bodyDiv w:val="1"/>
      <w:marLeft w:val="0"/>
      <w:marRight w:val="0"/>
      <w:marTop w:val="0"/>
      <w:marBottom w:val="0"/>
      <w:divBdr>
        <w:top w:val="none" w:sz="0" w:space="0" w:color="auto"/>
        <w:left w:val="none" w:sz="0" w:space="0" w:color="auto"/>
        <w:bottom w:val="none" w:sz="0" w:space="0" w:color="auto"/>
        <w:right w:val="none" w:sz="0" w:space="0" w:color="auto"/>
      </w:divBdr>
    </w:div>
    <w:div w:id="568541965">
      <w:bodyDiv w:val="1"/>
      <w:marLeft w:val="0"/>
      <w:marRight w:val="0"/>
      <w:marTop w:val="0"/>
      <w:marBottom w:val="0"/>
      <w:divBdr>
        <w:top w:val="none" w:sz="0" w:space="0" w:color="auto"/>
        <w:left w:val="none" w:sz="0" w:space="0" w:color="auto"/>
        <w:bottom w:val="none" w:sz="0" w:space="0" w:color="auto"/>
        <w:right w:val="none" w:sz="0" w:space="0" w:color="auto"/>
      </w:divBdr>
    </w:div>
    <w:div w:id="604383406">
      <w:bodyDiv w:val="1"/>
      <w:marLeft w:val="0"/>
      <w:marRight w:val="0"/>
      <w:marTop w:val="0"/>
      <w:marBottom w:val="0"/>
      <w:divBdr>
        <w:top w:val="none" w:sz="0" w:space="0" w:color="auto"/>
        <w:left w:val="none" w:sz="0" w:space="0" w:color="auto"/>
        <w:bottom w:val="none" w:sz="0" w:space="0" w:color="auto"/>
        <w:right w:val="none" w:sz="0" w:space="0" w:color="auto"/>
      </w:divBdr>
    </w:div>
    <w:div w:id="838349769">
      <w:bodyDiv w:val="1"/>
      <w:marLeft w:val="0"/>
      <w:marRight w:val="0"/>
      <w:marTop w:val="0"/>
      <w:marBottom w:val="0"/>
      <w:divBdr>
        <w:top w:val="none" w:sz="0" w:space="0" w:color="auto"/>
        <w:left w:val="none" w:sz="0" w:space="0" w:color="auto"/>
        <w:bottom w:val="none" w:sz="0" w:space="0" w:color="auto"/>
        <w:right w:val="none" w:sz="0" w:space="0" w:color="auto"/>
      </w:divBdr>
    </w:div>
    <w:div w:id="1187403812">
      <w:bodyDiv w:val="1"/>
      <w:marLeft w:val="0"/>
      <w:marRight w:val="0"/>
      <w:marTop w:val="0"/>
      <w:marBottom w:val="0"/>
      <w:divBdr>
        <w:top w:val="none" w:sz="0" w:space="0" w:color="auto"/>
        <w:left w:val="none" w:sz="0" w:space="0" w:color="auto"/>
        <w:bottom w:val="none" w:sz="0" w:space="0" w:color="auto"/>
        <w:right w:val="none" w:sz="0" w:space="0" w:color="auto"/>
      </w:divBdr>
    </w:div>
    <w:div w:id="1595363219">
      <w:bodyDiv w:val="1"/>
      <w:marLeft w:val="0"/>
      <w:marRight w:val="0"/>
      <w:marTop w:val="0"/>
      <w:marBottom w:val="0"/>
      <w:divBdr>
        <w:top w:val="none" w:sz="0" w:space="0" w:color="auto"/>
        <w:left w:val="none" w:sz="0" w:space="0" w:color="auto"/>
        <w:bottom w:val="none" w:sz="0" w:space="0" w:color="auto"/>
        <w:right w:val="none" w:sz="0" w:space="0" w:color="auto"/>
      </w:divBdr>
    </w:div>
    <w:div w:id="1667980235">
      <w:bodyDiv w:val="1"/>
      <w:marLeft w:val="0"/>
      <w:marRight w:val="0"/>
      <w:marTop w:val="0"/>
      <w:marBottom w:val="0"/>
      <w:divBdr>
        <w:top w:val="none" w:sz="0" w:space="0" w:color="auto"/>
        <w:left w:val="none" w:sz="0" w:space="0" w:color="auto"/>
        <w:bottom w:val="none" w:sz="0" w:space="0" w:color="auto"/>
        <w:right w:val="none" w:sz="0" w:space="0" w:color="auto"/>
      </w:divBdr>
    </w:div>
    <w:div w:id="1677030906">
      <w:bodyDiv w:val="1"/>
      <w:marLeft w:val="0"/>
      <w:marRight w:val="0"/>
      <w:marTop w:val="0"/>
      <w:marBottom w:val="0"/>
      <w:divBdr>
        <w:top w:val="none" w:sz="0" w:space="0" w:color="auto"/>
        <w:left w:val="none" w:sz="0" w:space="0" w:color="auto"/>
        <w:bottom w:val="none" w:sz="0" w:space="0" w:color="auto"/>
        <w:right w:val="none" w:sz="0" w:space="0" w:color="auto"/>
      </w:divBdr>
    </w:div>
    <w:div w:id="1804078259">
      <w:bodyDiv w:val="1"/>
      <w:marLeft w:val="0"/>
      <w:marRight w:val="0"/>
      <w:marTop w:val="0"/>
      <w:marBottom w:val="0"/>
      <w:divBdr>
        <w:top w:val="none" w:sz="0" w:space="0" w:color="auto"/>
        <w:left w:val="none" w:sz="0" w:space="0" w:color="auto"/>
        <w:bottom w:val="none" w:sz="0" w:space="0" w:color="auto"/>
        <w:right w:val="none" w:sz="0" w:space="0" w:color="auto"/>
      </w:divBdr>
    </w:div>
    <w:div w:id="1848859671">
      <w:bodyDiv w:val="1"/>
      <w:marLeft w:val="0"/>
      <w:marRight w:val="0"/>
      <w:marTop w:val="0"/>
      <w:marBottom w:val="0"/>
      <w:divBdr>
        <w:top w:val="none" w:sz="0" w:space="0" w:color="auto"/>
        <w:left w:val="none" w:sz="0" w:space="0" w:color="auto"/>
        <w:bottom w:val="none" w:sz="0" w:space="0" w:color="auto"/>
        <w:right w:val="none" w:sz="0" w:space="0" w:color="auto"/>
      </w:divBdr>
    </w:div>
    <w:div w:id="1855267530">
      <w:bodyDiv w:val="1"/>
      <w:marLeft w:val="0"/>
      <w:marRight w:val="0"/>
      <w:marTop w:val="0"/>
      <w:marBottom w:val="0"/>
      <w:divBdr>
        <w:top w:val="none" w:sz="0" w:space="0" w:color="auto"/>
        <w:left w:val="none" w:sz="0" w:space="0" w:color="auto"/>
        <w:bottom w:val="none" w:sz="0" w:space="0" w:color="auto"/>
        <w:right w:val="none" w:sz="0" w:space="0" w:color="auto"/>
      </w:divBdr>
    </w:div>
    <w:div w:id="194172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B1AC6-B615-F942-9B97-8E58D1C5D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2721</Words>
  <Characters>15512</Characters>
  <Application>Microsoft Office Word</Application>
  <DocSecurity>0</DocSecurity>
  <Lines>129</Lines>
  <Paragraphs>36</Paragraphs>
  <ScaleCrop>false</ScaleCrop>
  <Company/>
  <LinksUpToDate>false</LinksUpToDate>
  <CharactersWithSpaces>1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Holt (PGR)</dc:creator>
  <cp:keywords/>
  <dc:description/>
  <cp:lastModifiedBy>Alex Bowyer (PGR)</cp:lastModifiedBy>
  <cp:revision>144</cp:revision>
  <dcterms:created xsi:type="dcterms:W3CDTF">2021-12-02T19:42:00Z</dcterms:created>
  <dcterms:modified xsi:type="dcterms:W3CDTF">2021-12-0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27bcc0-218b-3065-9002-79b51b0daf58</vt:lpwstr>
  </property>
  <property fmtid="{D5CDD505-2E9C-101B-9397-08002B2CF9AE}" pid="4" name="Mendeley Citation Style_1">
    <vt:lpwstr>http://csl.mendeley.com/styles/361821261/acm-sigchi-proceedings-sq</vt:lpwstr>
  </property>
  <property fmtid="{D5CDD505-2E9C-101B-9397-08002B2CF9AE}" pid="5" name="Mendeley Recent Style Id 0_1">
    <vt:lpwstr>http://csl.mendeley.com/styles/361821261/acm-sigchi-proceedings-sq</vt:lpwstr>
  </property>
  <property fmtid="{D5CDD505-2E9C-101B-9397-08002B2CF9AE}" pid="6" name="Mendeley Recent Style Name 0_1">
    <vt:lpwstr>ACM SIGCHI Proceedings (2016) - Alex Bowyer</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human-computer-studies</vt:lpwstr>
  </property>
  <property fmtid="{D5CDD505-2E9C-101B-9397-08002B2CF9AE}" pid="20" name="Mendeley Recent Style Name 7_1">
    <vt:lpwstr>International Journal of Human - Computer Stud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